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17563183" w14:textId="1F16EDFB" w:rsidR="00580FAF" w:rsidRPr="007E26E0" w:rsidRDefault="00AE2F5B" w:rsidP="00AE2F5B">
      <w:pPr>
        <w:widowControl/>
        <w:tabs>
          <w:tab w:val="center" w:pos="4680"/>
        </w:tabs>
      </w:pPr>
      <w:r>
        <w:tab/>
        <w:t>(3</w:t>
      </w:r>
      <w:r w:rsidR="00580FAF">
        <w:t>-</w:t>
      </w:r>
      <w:r w:rsidR="0033091C">
        <w:t>6</w:t>
      </w:r>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1" w:name="_Toc267124612"/>
    <w:bookmarkStart w:id="2" w:name="_GoBack"/>
    <w:bookmarkEnd w:id="2"/>
    <w:p w14:paraId="56A0C5D7" w14:textId="3311312B" w:rsidR="003530B7" w:rsidRDefault="002B233A">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45043988" w:history="1">
        <w:r w:rsidR="003530B7" w:rsidRPr="00FA315A">
          <w:rPr>
            <w:rStyle w:val="Hyperlink"/>
            <w:noProof/>
          </w:rPr>
          <w:t>Part Four – Great to Go</w:t>
        </w:r>
        <w:r w:rsidR="003530B7">
          <w:rPr>
            <w:noProof/>
            <w:webHidden/>
          </w:rPr>
          <w:tab/>
        </w:r>
        <w:r w:rsidR="003530B7">
          <w:rPr>
            <w:noProof/>
            <w:webHidden/>
          </w:rPr>
          <w:fldChar w:fldCharType="begin"/>
        </w:r>
        <w:r w:rsidR="003530B7">
          <w:rPr>
            <w:noProof/>
            <w:webHidden/>
          </w:rPr>
          <w:instrText xml:space="preserve"> PAGEREF _Toc445043988 \h </w:instrText>
        </w:r>
        <w:r w:rsidR="003530B7">
          <w:rPr>
            <w:noProof/>
            <w:webHidden/>
          </w:rPr>
        </w:r>
        <w:r w:rsidR="003530B7">
          <w:rPr>
            <w:noProof/>
            <w:webHidden/>
          </w:rPr>
          <w:fldChar w:fldCharType="separate"/>
        </w:r>
        <w:r w:rsidR="00D25B4D">
          <w:rPr>
            <w:noProof/>
            <w:webHidden/>
          </w:rPr>
          <w:t>2</w:t>
        </w:r>
        <w:r w:rsidR="003530B7">
          <w:rPr>
            <w:noProof/>
            <w:webHidden/>
          </w:rPr>
          <w:fldChar w:fldCharType="end"/>
        </w:r>
      </w:hyperlink>
    </w:p>
    <w:p w14:paraId="70D2A617" w14:textId="18B0401A" w:rsidR="003530B7" w:rsidRDefault="003530B7">
      <w:pPr>
        <w:pStyle w:val="TOC2"/>
        <w:rPr>
          <w:rFonts w:asciiTheme="minorHAnsi" w:eastAsiaTheme="minorEastAsia" w:hAnsiTheme="minorHAnsi" w:cstheme="minorBidi"/>
          <w:noProof/>
          <w:sz w:val="22"/>
          <w:szCs w:val="22"/>
        </w:rPr>
      </w:pPr>
      <w:hyperlink w:anchor="_Toc445043989" w:history="1">
        <w:r w:rsidRPr="00FA315A">
          <w:rPr>
            <w:rStyle w:val="Hyperlink"/>
            <w:noProof/>
          </w:rPr>
          <w:t>Strategic Plan</w:t>
        </w:r>
        <w:r>
          <w:rPr>
            <w:noProof/>
            <w:webHidden/>
          </w:rPr>
          <w:tab/>
        </w:r>
        <w:r>
          <w:rPr>
            <w:noProof/>
            <w:webHidden/>
          </w:rPr>
          <w:fldChar w:fldCharType="begin"/>
        </w:r>
        <w:r>
          <w:rPr>
            <w:noProof/>
            <w:webHidden/>
          </w:rPr>
          <w:instrText xml:space="preserve"> PAGEREF _Toc445043989 \h </w:instrText>
        </w:r>
        <w:r>
          <w:rPr>
            <w:noProof/>
            <w:webHidden/>
          </w:rPr>
        </w:r>
        <w:r>
          <w:rPr>
            <w:noProof/>
            <w:webHidden/>
          </w:rPr>
          <w:fldChar w:fldCharType="separate"/>
        </w:r>
        <w:r w:rsidR="00D25B4D">
          <w:rPr>
            <w:noProof/>
            <w:webHidden/>
          </w:rPr>
          <w:t>2</w:t>
        </w:r>
        <w:r>
          <w:rPr>
            <w:noProof/>
            <w:webHidden/>
          </w:rPr>
          <w:fldChar w:fldCharType="end"/>
        </w:r>
      </w:hyperlink>
    </w:p>
    <w:p w14:paraId="5C3AAA27" w14:textId="29669C07" w:rsidR="003530B7" w:rsidRDefault="003530B7">
      <w:pPr>
        <w:pStyle w:val="TOC4"/>
        <w:rPr>
          <w:rFonts w:asciiTheme="minorHAnsi" w:eastAsiaTheme="minorEastAsia" w:hAnsiTheme="minorHAnsi" w:cstheme="minorBidi"/>
          <w:noProof/>
          <w:sz w:val="22"/>
          <w:szCs w:val="22"/>
        </w:rPr>
      </w:pPr>
      <w:hyperlink w:anchor="_Toc445043990" w:history="1">
        <w:r w:rsidRPr="00FA315A">
          <w:rPr>
            <w:rStyle w:val="Hyperlink"/>
            <w:noProof/>
          </w:rPr>
          <w:t>Executive Summary</w:t>
        </w:r>
        <w:r>
          <w:rPr>
            <w:noProof/>
            <w:webHidden/>
          </w:rPr>
          <w:tab/>
        </w:r>
        <w:r>
          <w:rPr>
            <w:noProof/>
            <w:webHidden/>
          </w:rPr>
          <w:fldChar w:fldCharType="begin"/>
        </w:r>
        <w:r>
          <w:rPr>
            <w:noProof/>
            <w:webHidden/>
          </w:rPr>
          <w:instrText xml:space="preserve"> PAGEREF _Toc445043990 \h </w:instrText>
        </w:r>
        <w:r>
          <w:rPr>
            <w:noProof/>
            <w:webHidden/>
          </w:rPr>
        </w:r>
        <w:r>
          <w:rPr>
            <w:noProof/>
            <w:webHidden/>
          </w:rPr>
          <w:fldChar w:fldCharType="separate"/>
        </w:r>
        <w:r w:rsidR="00D25B4D">
          <w:rPr>
            <w:noProof/>
            <w:webHidden/>
          </w:rPr>
          <w:t>2</w:t>
        </w:r>
        <w:r>
          <w:rPr>
            <w:noProof/>
            <w:webHidden/>
          </w:rPr>
          <w:fldChar w:fldCharType="end"/>
        </w:r>
      </w:hyperlink>
    </w:p>
    <w:p w14:paraId="519E864A" w14:textId="235C6A0E" w:rsidR="003530B7" w:rsidRDefault="003530B7">
      <w:pPr>
        <w:pStyle w:val="TOC4"/>
        <w:rPr>
          <w:rFonts w:asciiTheme="minorHAnsi" w:eastAsiaTheme="minorEastAsia" w:hAnsiTheme="minorHAnsi" w:cstheme="minorBidi"/>
          <w:noProof/>
          <w:sz w:val="22"/>
          <w:szCs w:val="22"/>
        </w:rPr>
      </w:pPr>
      <w:hyperlink w:anchor="_Toc445043991" w:history="1">
        <w:r w:rsidRPr="00FA315A">
          <w:rPr>
            <w:rStyle w:val="Hyperlink"/>
            <w:noProof/>
          </w:rPr>
          <w:t>Purpose</w:t>
        </w:r>
        <w:r>
          <w:rPr>
            <w:noProof/>
            <w:webHidden/>
          </w:rPr>
          <w:tab/>
        </w:r>
        <w:r>
          <w:rPr>
            <w:noProof/>
            <w:webHidden/>
          </w:rPr>
          <w:fldChar w:fldCharType="begin"/>
        </w:r>
        <w:r>
          <w:rPr>
            <w:noProof/>
            <w:webHidden/>
          </w:rPr>
          <w:instrText xml:space="preserve"> PAGEREF _Toc445043991 \h </w:instrText>
        </w:r>
        <w:r>
          <w:rPr>
            <w:noProof/>
            <w:webHidden/>
          </w:rPr>
        </w:r>
        <w:r>
          <w:rPr>
            <w:noProof/>
            <w:webHidden/>
          </w:rPr>
          <w:fldChar w:fldCharType="separate"/>
        </w:r>
        <w:r w:rsidR="00D25B4D">
          <w:rPr>
            <w:noProof/>
            <w:webHidden/>
          </w:rPr>
          <w:t>2</w:t>
        </w:r>
        <w:r>
          <w:rPr>
            <w:noProof/>
            <w:webHidden/>
          </w:rPr>
          <w:fldChar w:fldCharType="end"/>
        </w:r>
      </w:hyperlink>
    </w:p>
    <w:p w14:paraId="4992A2D8" w14:textId="38CC1742" w:rsidR="003530B7" w:rsidRDefault="003530B7">
      <w:pPr>
        <w:pStyle w:val="TOC4"/>
        <w:rPr>
          <w:rFonts w:asciiTheme="minorHAnsi" w:eastAsiaTheme="minorEastAsia" w:hAnsiTheme="minorHAnsi" w:cstheme="minorBidi"/>
          <w:noProof/>
          <w:sz w:val="22"/>
          <w:szCs w:val="22"/>
        </w:rPr>
      </w:pPr>
      <w:hyperlink w:anchor="_Toc445043992" w:history="1">
        <w:r w:rsidRPr="00FA315A">
          <w:rPr>
            <w:rStyle w:val="Hyperlink"/>
            <w:noProof/>
          </w:rPr>
          <w:t>Strategy</w:t>
        </w:r>
        <w:r>
          <w:rPr>
            <w:noProof/>
            <w:webHidden/>
          </w:rPr>
          <w:tab/>
        </w:r>
        <w:r>
          <w:rPr>
            <w:noProof/>
            <w:webHidden/>
          </w:rPr>
          <w:fldChar w:fldCharType="begin"/>
        </w:r>
        <w:r>
          <w:rPr>
            <w:noProof/>
            <w:webHidden/>
          </w:rPr>
          <w:instrText xml:space="preserve"> PAGEREF _Toc445043992 \h </w:instrText>
        </w:r>
        <w:r>
          <w:rPr>
            <w:noProof/>
            <w:webHidden/>
          </w:rPr>
        </w:r>
        <w:r>
          <w:rPr>
            <w:noProof/>
            <w:webHidden/>
          </w:rPr>
          <w:fldChar w:fldCharType="separate"/>
        </w:r>
        <w:r w:rsidR="00D25B4D">
          <w:rPr>
            <w:noProof/>
            <w:webHidden/>
          </w:rPr>
          <w:t>3</w:t>
        </w:r>
        <w:r>
          <w:rPr>
            <w:noProof/>
            <w:webHidden/>
          </w:rPr>
          <w:fldChar w:fldCharType="end"/>
        </w:r>
      </w:hyperlink>
    </w:p>
    <w:p w14:paraId="197E09C5" w14:textId="3DB93E00" w:rsidR="003530B7" w:rsidRDefault="003530B7">
      <w:pPr>
        <w:pStyle w:val="TOC2"/>
        <w:rPr>
          <w:rFonts w:asciiTheme="minorHAnsi" w:eastAsiaTheme="minorEastAsia" w:hAnsiTheme="minorHAnsi" w:cstheme="minorBidi"/>
          <w:noProof/>
          <w:sz w:val="22"/>
          <w:szCs w:val="22"/>
        </w:rPr>
      </w:pPr>
      <w:hyperlink w:anchor="_Toc445043993" w:history="1">
        <w:r w:rsidRPr="00FA315A">
          <w:rPr>
            <w:rStyle w:val="Hyperlink"/>
            <w:noProof/>
          </w:rPr>
          <w:t>Operating Plan</w:t>
        </w:r>
        <w:r>
          <w:rPr>
            <w:noProof/>
            <w:webHidden/>
          </w:rPr>
          <w:tab/>
        </w:r>
        <w:r>
          <w:rPr>
            <w:noProof/>
            <w:webHidden/>
          </w:rPr>
          <w:fldChar w:fldCharType="begin"/>
        </w:r>
        <w:r>
          <w:rPr>
            <w:noProof/>
            <w:webHidden/>
          </w:rPr>
          <w:instrText xml:space="preserve"> PAGEREF _Toc445043993 \h </w:instrText>
        </w:r>
        <w:r>
          <w:rPr>
            <w:noProof/>
            <w:webHidden/>
          </w:rPr>
        </w:r>
        <w:r>
          <w:rPr>
            <w:noProof/>
            <w:webHidden/>
          </w:rPr>
          <w:fldChar w:fldCharType="separate"/>
        </w:r>
        <w:r w:rsidR="00D25B4D">
          <w:rPr>
            <w:noProof/>
            <w:webHidden/>
          </w:rPr>
          <w:t>3</w:t>
        </w:r>
        <w:r>
          <w:rPr>
            <w:noProof/>
            <w:webHidden/>
          </w:rPr>
          <w:fldChar w:fldCharType="end"/>
        </w:r>
      </w:hyperlink>
    </w:p>
    <w:p w14:paraId="1349811E" w14:textId="4FC1A9BF" w:rsidR="003530B7" w:rsidRDefault="003530B7">
      <w:pPr>
        <w:pStyle w:val="TOC3"/>
        <w:rPr>
          <w:rFonts w:asciiTheme="minorHAnsi" w:eastAsiaTheme="minorEastAsia" w:hAnsiTheme="minorHAnsi" w:cstheme="minorBidi"/>
          <w:noProof/>
          <w:sz w:val="22"/>
          <w:szCs w:val="22"/>
        </w:rPr>
      </w:pPr>
      <w:hyperlink w:anchor="_Toc445043994" w:history="1">
        <w:r w:rsidRPr="00FA315A">
          <w:rPr>
            <w:rStyle w:val="Hyperlink"/>
            <w:noProof/>
          </w:rPr>
          <w:t>Goals</w:t>
        </w:r>
        <w:r>
          <w:rPr>
            <w:noProof/>
            <w:webHidden/>
          </w:rPr>
          <w:tab/>
        </w:r>
        <w:r>
          <w:rPr>
            <w:noProof/>
            <w:webHidden/>
          </w:rPr>
          <w:fldChar w:fldCharType="begin"/>
        </w:r>
        <w:r>
          <w:rPr>
            <w:noProof/>
            <w:webHidden/>
          </w:rPr>
          <w:instrText xml:space="preserve"> PAGEREF _Toc445043994 \h </w:instrText>
        </w:r>
        <w:r>
          <w:rPr>
            <w:noProof/>
            <w:webHidden/>
          </w:rPr>
        </w:r>
        <w:r>
          <w:rPr>
            <w:noProof/>
            <w:webHidden/>
          </w:rPr>
          <w:fldChar w:fldCharType="separate"/>
        </w:r>
        <w:r w:rsidR="00D25B4D">
          <w:rPr>
            <w:noProof/>
            <w:webHidden/>
          </w:rPr>
          <w:t>5</w:t>
        </w:r>
        <w:r>
          <w:rPr>
            <w:noProof/>
            <w:webHidden/>
          </w:rPr>
          <w:fldChar w:fldCharType="end"/>
        </w:r>
      </w:hyperlink>
    </w:p>
    <w:p w14:paraId="05EB185F" w14:textId="5139E561" w:rsidR="003530B7" w:rsidRDefault="003530B7">
      <w:pPr>
        <w:pStyle w:val="TOC4"/>
        <w:rPr>
          <w:rFonts w:asciiTheme="minorHAnsi" w:eastAsiaTheme="minorEastAsia" w:hAnsiTheme="minorHAnsi" w:cstheme="minorBidi"/>
          <w:noProof/>
          <w:sz w:val="22"/>
          <w:szCs w:val="22"/>
        </w:rPr>
      </w:pPr>
      <w:hyperlink w:anchor="_Toc445043995" w:history="1">
        <w:r w:rsidRPr="00FA315A">
          <w:rPr>
            <w:rStyle w:val="Hyperlink"/>
            <w:noProof/>
          </w:rPr>
          <w:t>Department Map</w:t>
        </w:r>
        <w:r>
          <w:rPr>
            <w:noProof/>
            <w:webHidden/>
          </w:rPr>
          <w:tab/>
        </w:r>
        <w:r>
          <w:rPr>
            <w:noProof/>
            <w:webHidden/>
          </w:rPr>
          <w:fldChar w:fldCharType="begin"/>
        </w:r>
        <w:r>
          <w:rPr>
            <w:noProof/>
            <w:webHidden/>
          </w:rPr>
          <w:instrText xml:space="preserve"> PAGEREF _Toc445043995 \h </w:instrText>
        </w:r>
        <w:r>
          <w:rPr>
            <w:noProof/>
            <w:webHidden/>
          </w:rPr>
        </w:r>
        <w:r>
          <w:rPr>
            <w:noProof/>
            <w:webHidden/>
          </w:rPr>
          <w:fldChar w:fldCharType="separate"/>
        </w:r>
        <w:r w:rsidR="00D25B4D">
          <w:rPr>
            <w:noProof/>
            <w:webHidden/>
          </w:rPr>
          <w:t>6</w:t>
        </w:r>
        <w:r>
          <w:rPr>
            <w:noProof/>
            <w:webHidden/>
          </w:rPr>
          <w:fldChar w:fldCharType="end"/>
        </w:r>
      </w:hyperlink>
    </w:p>
    <w:p w14:paraId="27129808" w14:textId="655A0801" w:rsidR="003530B7" w:rsidRDefault="003530B7">
      <w:pPr>
        <w:pStyle w:val="TOC4"/>
        <w:rPr>
          <w:rFonts w:asciiTheme="minorHAnsi" w:eastAsiaTheme="minorEastAsia" w:hAnsiTheme="minorHAnsi" w:cstheme="minorBidi"/>
          <w:noProof/>
          <w:sz w:val="22"/>
          <w:szCs w:val="22"/>
        </w:rPr>
      </w:pPr>
      <w:hyperlink w:anchor="_Toc445043996" w:history="1">
        <w:r w:rsidRPr="00FA315A">
          <w:rPr>
            <w:rStyle w:val="Hyperlink"/>
            <w:noProof/>
          </w:rPr>
          <w:t>Making Goals</w:t>
        </w:r>
        <w:r>
          <w:rPr>
            <w:noProof/>
            <w:webHidden/>
          </w:rPr>
          <w:tab/>
        </w:r>
        <w:r>
          <w:rPr>
            <w:noProof/>
            <w:webHidden/>
          </w:rPr>
          <w:fldChar w:fldCharType="begin"/>
        </w:r>
        <w:r>
          <w:rPr>
            <w:noProof/>
            <w:webHidden/>
          </w:rPr>
          <w:instrText xml:space="preserve"> PAGEREF _Toc445043996 \h </w:instrText>
        </w:r>
        <w:r>
          <w:rPr>
            <w:noProof/>
            <w:webHidden/>
          </w:rPr>
        </w:r>
        <w:r>
          <w:rPr>
            <w:noProof/>
            <w:webHidden/>
          </w:rPr>
          <w:fldChar w:fldCharType="separate"/>
        </w:r>
        <w:r w:rsidR="00D25B4D">
          <w:rPr>
            <w:noProof/>
            <w:webHidden/>
          </w:rPr>
          <w:t>7</w:t>
        </w:r>
        <w:r>
          <w:rPr>
            <w:noProof/>
            <w:webHidden/>
          </w:rPr>
          <w:fldChar w:fldCharType="end"/>
        </w:r>
      </w:hyperlink>
    </w:p>
    <w:p w14:paraId="0F5F2222" w14:textId="61D01444" w:rsidR="003530B7" w:rsidRDefault="003530B7">
      <w:pPr>
        <w:pStyle w:val="TOC4"/>
        <w:rPr>
          <w:rFonts w:asciiTheme="minorHAnsi" w:eastAsiaTheme="minorEastAsia" w:hAnsiTheme="minorHAnsi" w:cstheme="minorBidi"/>
          <w:noProof/>
          <w:sz w:val="22"/>
          <w:szCs w:val="22"/>
        </w:rPr>
      </w:pPr>
      <w:hyperlink w:anchor="_Toc445043997" w:history="1">
        <w:r w:rsidRPr="00FA315A">
          <w:rPr>
            <w:rStyle w:val="Hyperlink"/>
            <w:noProof/>
          </w:rPr>
          <w:t>Budget</w:t>
        </w:r>
        <w:r>
          <w:rPr>
            <w:noProof/>
            <w:webHidden/>
          </w:rPr>
          <w:tab/>
        </w:r>
        <w:r>
          <w:rPr>
            <w:noProof/>
            <w:webHidden/>
          </w:rPr>
          <w:fldChar w:fldCharType="begin"/>
        </w:r>
        <w:r>
          <w:rPr>
            <w:noProof/>
            <w:webHidden/>
          </w:rPr>
          <w:instrText xml:space="preserve"> PAGEREF _Toc445043997 \h </w:instrText>
        </w:r>
        <w:r>
          <w:rPr>
            <w:noProof/>
            <w:webHidden/>
          </w:rPr>
        </w:r>
        <w:r>
          <w:rPr>
            <w:noProof/>
            <w:webHidden/>
          </w:rPr>
          <w:fldChar w:fldCharType="separate"/>
        </w:r>
        <w:r w:rsidR="00D25B4D">
          <w:rPr>
            <w:noProof/>
            <w:webHidden/>
          </w:rPr>
          <w:t>9</w:t>
        </w:r>
        <w:r>
          <w:rPr>
            <w:noProof/>
            <w:webHidden/>
          </w:rPr>
          <w:fldChar w:fldCharType="end"/>
        </w:r>
      </w:hyperlink>
    </w:p>
    <w:p w14:paraId="4FAD20CE" w14:textId="37BADE2A" w:rsidR="003530B7" w:rsidRDefault="003530B7">
      <w:pPr>
        <w:pStyle w:val="TOC2"/>
        <w:rPr>
          <w:rFonts w:asciiTheme="minorHAnsi" w:eastAsiaTheme="minorEastAsia" w:hAnsiTheme="minorHAnsi" w:cstheme="minorBidi"/>
          <w:noProof/>
          <w:sz w:val="22"/>
          <w:szCs w:val="22"/>
        </w:rPr>
      </w:pPr>
      <w:hyperlink w:anchor="_Toc445043998" w:history="1">
        <w:r w:rsidRPr="00FA315A">
          <w:rPr>
            <w:rStyle w:val="Hyperlink"/>
            <w:noProof/>
          </w:rPr>
          <w:t>Business Plan</w:t>
        </w:r>
        <w:r>
          <w:rPr>
            <w:noProof/>
            <w:webHidden/>
          </w:rPr>
          <w:tab/>
        </w:r>
        <w:r>
          <w:rPr>
            <w:noProof/>
            <w:webHidden/>
          </w:rPr>
          <w:fldChar w:fldCharType="begin"/>
        </w:r>
        <w:r>
          <w:rPr>
            <w:noProof/>
            <w:webHidden/>
          </w:rPr>
          <w:instrText xml:space="preserve"> PAGEREF _Toc445043998 \h </w:instrText>
        </w:r>
        <w:r>
          <w:rPr>
            <w:noProof/>
            <w:webHidden/>
          </w:rPr>
        </w:r>
        <w:r>
          <w:rPr>
            <w:noProof/>
            <w:webHidden/>
          </w:rPr>
          <w:fldChar w:fldCharType="separate"/>
        </w:r>
        <w:r w:rsidR="00D25B4D">
          <w:rPr>
            <w:noProof/>
            <w:webHidden/>
          </w:rPr>
          <w:t>13</w:t>
        </w:r>
        <w:r>
          <w:rPr>
            <w:noProof/>
            <w:webHidden/>
          </w:rPr>
          <w:fldChar w:fldCharType="end"/>
        </w:r>
      </w:hyperlink>
    </w:p>
    <w:p w14:paraId="3FD0705A" w14:textId="22830B5C" w:rsidR="003530B7" w:rsidRDefault="003530B7">
      <w:pPr>
        <w:pStyle w:val="TOC2"/>
        <w:rPr>
          <w:rFonts w:asciiTheme="minorHAnsi" w:eastAsiaTheme="minorEastAsia" w:hAnsiTheme="minorHAnsi" w:cstheme="minorBidi"/>
          <w:noProof/>
          <w:sz w:val="22"/>
          <w:szCs w:val="22"/>
        </w:rPr>
      </w:pPr>
      <w:hyperlink w:anchor="_Toc445043999" w:history="1">
        <w:r w:rsidRPr="00FA315A">
          <w:rPr>
            <w:rStyle w:val="Hyperlink"/>
            <w:noProof/>
          </w:rPr>
          <w:t>Leading Change</w:t>
        </w:r>
        <w:r>
          <w:rPr>
            <w:noProof/>
            <w:webHidden/>
          </w:rPr>
          <w:tab/>
        </w:r>
        <w:r>
          <w:rPr>
            <w:noProof/>
            <w:webHidden/>
          </w:rPr>
          <w:fldChar w:fldCharType="begin"/>
        </w:r>
        <w:r>
          <w:rPr>
            <w:noProof/>
            <w:webHidden/>
          </w:rPr>
          <w:instrText xml:space="preserve"> PAGEREF _Toc445043999 \h </w:instrText>
        </w:r>
        <w:r>
          <w:rPr>
            <w:noProof/>
            <w:webHidden/>
          </w:rPr>
        </w:r>
        <w:r>
          <w:rPr>
            <w:noProof/>
            <w:webHidden/>
          </w:rPr>
          <w:fldChar w:fldCharType="separate"/>
        </w:r>
        <w:r w:rsidR="00D25B4D">
          <w:rPr>
            <w:noProof/>
            <w:webHidden/>
          </w:rPr>
          <w:t>14</w:t>
        </w:r>
        <w:r>
          <w:rPr>
            <w:noProof/>
            <w:webHidden/>
          </w:rPr>
          <w:fldChar w:fldCharType="end"/>
        </w:r>
      </w:hyperlink>
    </w:p>
    <w:p w14:paraId="3A730DA7" w14:textId="712761FB" w:rsidR="003530B7" w:rsidRDefault="003530B7">
      <w:pPr>
        <w:pStyle w:val="TOC3"/>
        <w:rPr>
          <w:rFonts w:asciiTheme="minorHAnsi" w:eastAsiaTheme="minorEastAsia" w:hAnsiTheme="minorHAnsi" w:cstheme="minorBidi"/>
          <w:noProof/>
          <w:sz w:val="22"/>
          <w:szCs w:val="22"/>
        </w:rPr>
      </w:pPr>
      <w:hyperlink w:anchor="_Toc445044000" w:history="1">
        <w:r w:rsidRPr="00FA315A">
          <w:rPr>
            <w:rStyle w:val="Hyperlink"/>
            <w:noProof/>
          </w:rPr>
          <w:t>Healthy Resistance</w:t>
        </w:r>
        <w:r>
          <w:rPr>
            <w:noProof/>
            <w:webHidden/>
          </w:rPr>
          <w:tab/>
        </w:r>
        <w:r>
          <w:rPr>
            <w:noProof/>
            <w:webHidden/>
          </w:rPr>
          <w:fldChar w:fldCharType="begin"/>
        </w:r>
        <w:r>
          <w:rPr>
            <w:noProof/>
            <w:webHidden/>
          </w:rPr>
          <w:instrText xml:space="preserve"> PAGEREF _Toc445044000 \h </w:instrText>
        </w:r>
        <w:r>
          <w:rPr>
            <w:noProof/>
            <w:webHidden/>
          </w:rPr>
        </w:r>
        <w:r>
          <w:rPr>
            <w:noProof/>
            <w:webHidden/>
          </w:rPr>
          <w:fldChar w:fldCharType="separate"/>
        </w:r>
        <w:r w:rsidR="00D25B4D">
          <w:rPr>
            <w:noProof/>
            <w:webHidden/>
          </w:rPr>
          <w:t>15</w:t>
        </w:r>
        <w:r>
          <w:rPr>
            <w:noProof/>
            <w:webHidden/>
          </w:rPr>
          <w:fldChar w:fldCharType="end"/>
        </w:r>
      </w:hyperlink>
    </w:p>
    <w:p w14:paraId="6ADF9B27" w14:textId="46863A0B" w:rsidR="003530B7" w:rsidRDefault="003530B7">
      <w:pPr>
        <w:pStyle w:val="TOC3"/>
        <w:rPr>
          <w:rFonts w:asciiTheme="minorHAnsi" w:eastAsiaTheme="minorEastAsia" w:hAnsiTheme="minorHAnsi" w:cstheme="minorBidi"/>
          <w:noProof/>
          <w:sz w:val="22"/>
          <w:szCs w:val="22"/>
        </w:rPr>
      </w:pPr>
      <w:hyperlink w:anchor="_Toc445044001" w:history="1">
        <w:r w:rsidRPr="00FA315A">
          <w:rPr>
            <w:rStyle w:val="Hyperlink"/>
            <w:noProof/>
          </w:rPr>
          <w:t>Necessary Urgency</w:t>
        </w:r>
        <w:r>
          <w:rPr>
            <w:noProof/>
            <w:webHidden/>
          </w:rPr>
          <w:tab/>
        </w:r>
        <w:r>
          <w:rPr>
            <w:noProof/>
            <w:webHidden/>
          </w:rPr>
          <w:fldChar w:fldCharType="begin"/>
        </w:r>
        <w:r>
          <w:rPr>
            <w:noProof/>
            <w:webHidden/>
          </w:rPr>
          <w:instrText xml:space="preserve"> PAGEREF _Toc445044001 \h </w:instrText>
        </w:r>
        <w:r>
          <w:rPr>
            <w:noProof/>
            <w:webHidden/>
          </w:rPr>
        </w:r>
        <w:r>
          <w:rPr>
            <w:noProof/>
            <w:webHidden/>
          </w:rPr>
          <w:fldChar w:fldCharType="separate"/>
        </w:r>
        <w:r w:rsidR="00D25B4D">
          <w:rPr>
            <w:noProof/>
            <w:webHidden/>
          </w:rPr>
          <w:t>16</w:t>
        </w:r>
        <w:r>
          <w:rPr>
            <w:noProof/>
            <w:webHidden/>
          </w:rPr>
          <w:fldChar w:fldCharType="end"/>
        </w:r>
      </w:hyperlink>
    </w:p>
    <w:p w14:paraId="1F501F0E" w14:textId="54A5EEBB" w:rsidR="003530B7" w:rsidRDefault="003530B7">
      <w:pPr>
        <w:pStyle w:val="TOC1"/>
        <w:rPr>
          <w:rFonts w:asciiTheme="minorHAnsi" w:eastAsiaTheme="minorEastAsia" w:hAnsiTheme="minorHAnsi" w:cstheme="minorBidi"/>
          <w:noProof/>
          <w:sz w:val="22"/>
          <w:szCs w:val="22"/>
        </w:rPr>
      </w:pPr>
      <w:hyperlink w:anchor="_Toc445044002" w:history="1">
        <w:r w:rsidRPr="00FA315A">
          <w:rPr>
            <w:rStyle w:val="Hyperlink"/>
            <w:noProof/>
          </w:rPr>
          <w:t>References</w:t>
        </w:r>
        <w:r>
          <w:rPr>
            <w:noProof/>
            <w:webHidden/>
          </w:rPr>
          <w:tab/>
        </w:r>
        <w:r>
          <w:rPr>
            <w:noProof/>
            <w:webHidden/>
          </w:rPr>
          <w:fldChar w:fldCharType="begin"/>
        </w:r>
        <w:r>
          <w:rPr>
            <w:noProof/>
            <w:webHidden/>
          </w:rPr>
          <w:instrText xml:space="preserve"> PAGEREF _Toc445044002 \h </w:instrText>
        </w:r>
        <w:r>
          <w:rPr>
            <w:noProof/>
            <w:webHidden/>
          </w:rPr>
        </w:r>
        <w:r>
          <w:rPr>
            <w:noProof/>
            <w:webHidden/>
          </w:rPr>
          <w:fldChar w:fldCharType="separate"/>
        </w:r>
        <w:r w:rsidR="00D25B4D">
          <w:rPr>
            <w:noProof/>
            <w:webHidden/>
          </w:rPr>
          <w:t>19</w:t>
        </w:r>
        <w:r>
          <w:rPr>
            <w:noProof/>
            <w:webHidden/>
          </w:rPr>
          <w:fldChar w:fldCharType="end"/>
        </w:r>
      </w:hyperlink>
    </w:p>
    <w:p w14:paraId="5FC4278A" w14:textId="1682576B" w:rsidR="003530B7" w:rsidRDefault="003530B7">
      <w:pPr>
        <w:pStyle w:val="TOC1"/>
        <w:rPr>
          <w:rFonts w:asciiTheme="minorHAnsi" w:eastAsiaTheme="minorEastAsia" w:hAnsiTheme="minorHAnsi" w:cstheme="minorBidi"/>
          <w:noProof/>
          <w:sz w:val="22"/>
          <w:szCs w:val="22"/>
        </w:rPr>
      </w:pPr>
      <w:hyperlink w:anchor="_Toc445044003" w:history="1">
        <w:r w:rsidRPr="00FA315A">
          <w:rPr>
            <w:rStyle w:val="Hyperlink"/>
            <w:noProof/>
          </w:rPr>
          <w:t>Endnotes</w:t>
        </w:r>
        <w:r>
          <w:rPr>
            <w:noProof/>
            <w:webHidden/>
          </w:rPr>
          <w:tab/>
        </w:r>
        <w:r>
          <w:rPr>
            <w:noProof/>
            <w:webHidden/>
          </w:rPr>
          <w:fldChar w:fldCharType="begin"/>
        </w:r>
        <w:r>
          <w:rPr>
            <w:noProof/>
            <w:webHidden/>
          </w:rPr>
          <w:instrText xml:space="preserve"> PAGEREF _Toc445044003 \h </w:instrText>
        </w:r>
        <w:r>
          <w:rPr>
            <w:noProof/>
            <w:webHidden/>
          </w:rPr>
        </w:r>
        <w:r>
          <w:rPr>
            <w:noProof/>
            <w:webHidden/>
          </w:rPr>
          <w:fldChar w:fldCharType="separate"/>
        </w:r>
        <w:r w:rsidR="00D25B4D">
          <w:rPr>
            <w:noProof/>
            <w:webHidden/>
          </w:rPr>
          <w:t>22</w:t>
        </w:r>
        <w:r>
          <w:rPr>
            <w:noProof/>
            <w:webHidden/>
          </w:rPr>
          <w:fldChar w:fldCharType="end"/>
        </w:r>
      </w:hyperlink>
    </w:p>
    <w:p w14:paraId="202E40A7" w14:textId="6109F8F5" w:rsidR="00D607AB" w:rsidRDefault="002B233A" w:rsidP="006536DF">
      <w:pPr>
        <w:widowControl/>
      </w:pPr>
      <w:r>
        <w:fldChar w:fldCharType="end"/>
      </w:r>
    </w:p>
    <w:p w14:paraId="4C8FF898" w14:textId="77777777" w:rsidR="00D607AB" w:rsidRDefault="00D607AB">
      <w:pPr>
        <w:widowControl/>
      </w:pPr>
      <w:r>
        <w:br w:type="page"/>
      </w:r>
    </w:p>
    <w:p w14:paraId="52DB4F19" w14:textId="4B60F3C2" w:rsidR="001B0A2B" w:rsidRDefault="001B0A2B" w:rsidP="001B0A2B">
      <w:pPr>
        <w:pStyle w:val="Header"/>
      </w:pPr>
      <w:bookmarkStart w:id="3" w:name="_Toc444863485"/>
      <w:bookmarkStart w:id="4" w:name="_Toc445039784"/>
      <w:bookmarkStart w:id="5" w:name="_Toc445043988"/>
      <w:r>
        <w:lastRenderedPageBreak/>
        <w:t xml:space="preserve">Part </w:t>
      </w:r>
      <w:r w:rsidR="003530B7">
        <w:t>Four</w:t>
      </w:r>
      <w:r>
        <w:t xml:space="preserve"> – Great to Go</w:t>
      </w:r>
      <w:bookmarkEnd w:id="3"/>
      <w:bookmarkEnd w:id="4"/>
      <w:bookmarkEnd w:id="5"/>
    </w:p>
    <w:p w14:paraId="42764421" w14:textId="77777777" w:rsidR="001B0A2B" w:rsidRPr="0089295B" w:rsidRDefault="001B0A2B" w:rsidP="001B0A2B"/>
    <w:p w14:paraId="4E207BDB" w14:textId="77777777" w:rsidR="001B0A2B" w:rsidRPr="00232C41" w:rsidRDefault="001B0A2B" w:rsidP="001B0A2B">
      <w:pPr>
        <w:pStyle w:val="Heading1"/>
      </w:pPr>
      <w:bookmarkStart w:id="6" w:name="_Toc445039785"/>
      <w:bookmarkStart w:id="7" w:name="_Toc445043989"/>
      <w:r w:rsidRPr="00232C41">
        <w:t>Strategic Plan</w:t>
      </w:r>
      <w:bookmarkEnd w:id="6"/>
      <w:bookmarkEnd w:id="7"/>
    </w:p>
    <w:p w14:paraId="4F3C608B" w14:textId="77777777" w:rsidR="001B0A2B" w:rsidRPr="00B55C65" w:rsidRDefault="001B0A2B" w:rsidP="001B0A2B">
      <w:pPr>
        <w:widowControl/>
        <w:jc w:val="center"/>
      </w:pPr>
      <w:r w:rsidRPr="00B55C65">
        <w:t xml:space="preserve">What </w:t>
      </w:r>
      <w:r>
        <w:t>we</w:t>
      </w:r>
      <w:r w:rsidRPr="007A6688">
        <w:rPr>
          <w:i/>
        </w:rPr>
        <w:t xml:space="preserve"> will </w:t>
      </w:r>
      <w:r w:rsidRPr="00B55C65">
        <w:t>do next</w:t>
      </w:r>
      <w:r>
        <w:t>.</w:t>
      </w:r>
    </w:p>
    <w:p w14:paraId="5A50821F" w14:textId="77777777" w:rsidR="001B0A2B" w:rsidRDefault="001B0A2B" w:rsidP="001B0A2B"/>
    <w:p w14:paraId="5D9CBFFE" w14:textId="77777777" w:rsidR="001B0A2B" w:rsidRDefault="001B0A2B" w:rsidP="001B0A2B">
      <w:r>
        <w:t xml:space="preserve">Because you’ve already done the work on the individual elements, putting the strategic plan together is actually a fairly simple task. Usually you follow the strategic plan with an appendix that contains the three reports. This way, people who want to see the backup can do so easily.  </w:t>
      </w:r>
    </w:p>
    <w:p w14:paraId="617E6038" w14:textId="77777777" w:rsidR="001B0A2B" w:rsidRDefault="001B0A2B" w:rsidP="001B0A2B"/>
    <w:p w14:paraId="483E223B" w14:textId="77777777" w:rsidR="001B0A2B" w:rsidRDefault="001B0A2B" w:rsidP="001B0A2B">
      <w:r>
        <w:t xml:space="preserve">Some agencies will present the sections of the strategic plan—purpose (values and mission) and strategy (lines of business, success measures, and vision)—without any introductory material, but others will. Both of these approaches are shown in appendices A and B. </w:t>
      </w:r>
    </w:p>
    <w:p w14:paraId="12B3FBC4" w14:textId="77777777" w:rsidR="001B0A2B" w:rsidRDefault="001B0A2B" w:rsidP="001B0A2B"/>
    <w:p w14:paraId="1DCE48E0" w14:textId="77777777" w:rsidR="001B0A2B" w:rsidRDefault="001B0A2B" w:rsidP="001B0A2B">
      <w:pPr>
        <w:pStyle w:val="Heading3"/>
      </w:pPr>
      <w:bookmarkStart w:id="8" w:name="_Toc444863487"/>
      <w:bookmarkStart w:id="9" w:name="_Toc445039786"/>
      <w:bookmarkStart w:id="10" w:name="_Toc395001095"/>
      <w:bookmarkStart w:id="11" w:name="_Toc445043990"/>
      <w:r>
        <w:t>Executive Summary</w:t>
      </w:r>
      <w:bookmarkEnd w:id="8"/>
      <w:bookmarkEnd w:id="9"/>
      <w:bookmarkEnd w:id="11"/>
    </w:p>
    <w:p w14:paraId="0DCE7579" w14:textId="77777777" w:rsidR="001B0A2B" w:rsidRDefault="001B0A2B" w:rsidP="001B0A2B">
      <w:pPr>
        <w:widowControl/>
      </w:pPr>
    </w:p>
    <w:bookmarkEnd w:id="10"/>
    <w:p w14:paraId="447D49FF" w14:textId="77777777" w:rsidR="001B0A2B" w:rsidRPr="00B55C65" w:rsidRDefault="001B0A2B" w:rsidP="001B0A2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158C8778" w14:textId="77777777" w:rsidR="001B0A2B" w:rsidRPr="00B55C65" w:rsidRDefault="001B0A2B" w:rsidP="001B0A2B">
      <w:pPr>
        <w:widowControl/>
        <w:rPr>
          <w:rFonts w:cs="Arial"/>
        </w:rPr>
      </w:pPr>
    </w:p>
    <w:p w14:paraId="4B35B32D" w14:textId="77777777" w:rsidR="001B0A2B" w:rsidRPr="00B55C65" w:rsidRDefault="001B0A2B" w:rsidP="001B0A2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Strategic Plan Process section, and Appendices (if any). Always KISS your writing (Keep It Short and Sweet). </w:t>
      </w:r>
    </w:p>
    <w:p w14:paraId="6627A21B" w14:textId="77777777" w:rsidR="001B0A2B" w:rsidRPr="00B55C65" w:rsidRDefault="001B0A2B" w:rsidP="001B0A2B">
      <w:pPr>
        <w:widowControl/>
        <w:jc w:val="center"/>
      </w:pPr>
    </w:p>
    <w:p w14:paraId="1982E111" w14:textId="77777777" w:rsidR="001B0A2B" w:rsidRDefault="001B0A2B" w:rsidP="001B0A2B">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4D011B4C" w14:textId="77777777" w:rsidR="001B0A2B" w:rsidRPr="00DE0901" w:rsidRDefault="001B0A2B" w:rsidP="001B0A2B">
      <w:pPr>
        <w:widowControl/>
      </w:pPr>
    </w:p>
    <w:p w14:paraId="3E810F72" w14:textId="77777777" w:rsidR="001B0A2B" w:rsidRDefault="001B0A2B" w:rsidP="001B0A2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783A6446" w14:textId="77777777" w:rsidR="001B0A2B" w:rsidRDefault="001B0A2B" w:rsidP="001B0A2B">
      <w:pPr>
        <w:widowControl/>
      </w:pPr>
    </w:p>
    <w:p w14:paraId="7325C5CA" w14:textId="77777777" w:rsidR="001B0A2B" w:rsidRDefault="001B0A2B" w:rsidP="001B0A2B">
      <w:pPr>
        <w:pStyle w:val="Heading3"/>
      </w:pPr>
      <w:bookmarkStart w:id="12" w:name="_Toc395001100"/>
      <w:bookmarkStart w:id="13" w:name="_Toc438546046"/>
      <w:bookmarkStart w:id="14" w:name="_Toc444863488"/>
      <w:bookmarkStart w:id="15" w:name="_Toc445039787"/>
      <w:bookmarkStart w:id="16" w:name="_Toc445043991"/>
      <w:r w:rsidRPr="00B55C65">
        <w:t>Purpose</w:t>
      </w:r>
      <w:bookmarkEnd w:id="12"/>
      <w:bookmarkEnd w:id="13"/>
      <w:bookmarkEnd w:id="14"/>
      <w:bookmarkEnd w:id="15"/>
      <w:bookmarkEnd w:id="16"/>
    </w:p>
    <w:p w14:paraId="0B21DA09" w14:textId="77777777" w:rsidR="001B0A2B" w:rsidRPr="00DE0901" w:rsidRDefault="001B0A2B" w:rsidP="001B0A2B">
      <w:pPr>
        <w:widowControl/>
      </w:pPr>
    </w:p>
    <w:p w14:paraId="2CB6444B" w14:textId="77777777" w:rsidR="001B0A2B" w:rsidRDefault="001B0A2B" w:rsidP="001B0A2B">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766AD7D" w14:textId="77777777" w:rsidR="001B0A2B" w:rsidRPr="00B55C65" w:rsidRDefault="001B0A2B" w:rsidP="001B0A2B">
      <w:pPr>
        <w:widowControl/>
      </w:pPr>
    </w:p>
    <w:p w14:paraId="6B71168B" w14:textId="77777777" w:rsidR="00A45ECC" w:rsidRDefault="00A45ECC">
      <w:pPr>
        <w:widowControl/>
        <w:rPr>
          <w:b/>
        </w:rPr>
      </w:pPr>
      <w:bookmarkStart w:id="17" w:name="_Toc395001101"/>
      <w:bookmarkStart w:id="18" w:name="_Toc444863489"/>
      <w:r>
        <w:br w:type="page"/>
      </w:r>
    </w:p>
    <w:p w14:paraId="691A6FBF" w14:textId="5566FFD3" w:rsidR="001B0A2B" w:rsidRPr="00B55C65" w:rsidRDefault="001B0A2B" w:rsidP="001B0A2B">
      <w:pPr>
        <w:pStyle w:val="Heading4"/>
      </w:pPr>
      <w:r w:rsidRPr="00FF205D">
        <w:lastRenderedPageBreak/>
        <w:t>Values</w:t>
      </w:r>
      <w:bookmarkEnd w:id="17"/>
      <w:bookmarkEnd w:id="18"/>
    </w:p>
    <w:p w14:paraId="363DDC56" w14:textId="77777777" w:rsidR="001B0A2B" w:rsidRDefault="001B0A2B" w:rsidP="001B0A2B">
      <w:pPr>
        <w:widowControl/>
      </w:pPr>
    </w:p>
    <w:p w14:paraId="7E3AA2EF" w14:textId="77777777" w:rsidR="001B0A2B" w:rsidRDefault="001B0A2B" w:rsidP="001B0A2B">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alues in greater detail.</w:t>
      </w:r>
    </w:p>
    <w:p w14:paraId="2A89A6E8" w14:textId="77777777" w:rsidR="001B0A2B" w:rsidRPr="00B55C65" w:rsidRDefault="001B0A2B" w:rsidP="001B0A2B">
      <w:pPr>
        <w:widowControl/>
      </w:pPr>
      <w:r w:rsidRPr="00B55C65">
        <w:t xml:space="preserve"> </w:t>
      </w:r>
    </w:p>
    <w:p w14:paraId="7DD4E453" w14:textId="77777777" w:rsidR="001B0A2B" w:rsidRPr="00B55C65" w:rsidRDefault="001B0A2B" w:rsidP="001B0A2B">
      <w:pPr>
        <w:pStyle w:val="Heading4"/>
      </w:pPr>
      <w:bookmarkStart w:id="19" w:name="_Toc395001102"/>
      <w:bookmarkStart w:id="20" w:name="_Toc444863490"/>
      <w:r w:rsidRPr="00B55C65">
        <w:t>Mission</w:t>
      </w:r>
      <w:bookmarkEnd w:id="19"/>
      <w:bookmarkEnd w:id="20"/>
    </w:p>
    <w:p w14:paraId="6B484062" w14:textId="77777777" w:rsidR="001B0A2B" w:rsidRDefault="001B0A2B" w:rsidP="001B0A2B">
      <w:pPr>
        <w:widowControl/>
      </w:pPr>
    </w:p>
    <w:p w14:paraId="4DDACFBC" w14:textId="77777777" w:rsidR="001B0A2B" w:rsidRPr="00B55C65" w:rsidRDefault="001B0A2B" w:rsidP="001B0A2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E603AEF" w14:textId="77777777" w:rsidR="001B0A2B" w:rsidRPr="00B55C65" w:rsidRDefault="001B0A2B" w:rsidP="001B0A2B">
      <w:pPr>
        <w:widowControl/>
      </w:pPr>
    </w:p>
    <w:p w14:paraId="2CC1C249" w14:textId="77777777" w:rsidR="001B0A2B" w:rsidRPr="00B55C65" w:rsidRDefault="001B0A2B" w:rsidP="001B0A2B">
      <w:pPr>
        <w:pStyle w:val="Heading3"/>
      </w:pPr>
      <w:bookmarkStart w:id="21" w:name="_Toc395001103"/>
      <w:bookmarkStart w:id="22" w:name="_Toc438546047"/>
      <w:bookmarkStart w:id="23" w:name="_Toc444863491"/>
      <w:bookmarkStart w:id="24" w:name="_Toc445039788"/>
      <w:bookmarkStart w:id="25" w:name="_Toc445043992"/>
      <w:r w:rsidRPr="00B55C65">
        <w:t>Strategy</w:t>
      </w:r>
      <w:bookmarkEnd w:id="21"/>
      <w:bookmarkEnd w:id="22"/>
      <w:bookmarkEnd w:id="23"/>
      <w:bookmarkEnd w:id="24"/>
      <w:bookmarkEnd w:id="25"/>
    </w:p>
    <w:p w14:paraId="20472DBC" w14:textId="77777777" w:rsidR="001B0A2B" w:rsidRDefault="001B0A2B" w:rsidP="001B0A2B">
      <w:pPr>
        <w:widowControl/>
      </w:pPr>
    </w:p>
    <w:p w14:paraId="65B23626" w14:textId="77777777" w:rsidR="001B0A2B" w:rsidRDefault="001B0A2B" w:rsidP="001B0A2B">
      <w:pPr>
        <w:widowControl/>
      </w:pPr>
      <w:r>
        <w:t xml:space="preserve">The strategy section may need a bit more explanation, as there are many elements that inform it. Again, short briefings and guidance will help the reader understand the big picture. </w:t>
      </w:r>
    </w:p>
    <w:p w14:paraId="00D43A22" w14:textId="77777777" w:rsidR="001B0A2B" w:rsidRDefault="001B0A2B" w:rsidP="001B0A2B">
      <w:pPr>
        <w:widowControl/>
      </w:pPr>
    </w:p>
    <w:p w14:paraId="68C6D429" w14:textId="77777777" w:rsidR="001B0A2B" w:rsidRPr="00B55C65" w:rsidRDefault="001B0A2B" w:rsidP="001B0A2B">
      <w:pPr>
        <w:pStyle w:val="Heading4"/>
      </w:pPr>
      <w:bookmarkStart w:id="26" w:name="_Toc395001104"/>
      <w:bookmarkStart w:id="27" w:name="_Toc444863492"/>
      <w:r w:rsidRPr="00B55C65">
        <w:t>Lines of Business</w:t>
      </w:r>
      <w:bookmarkEnd w:id="26"/>
      <w:bookmarkEnd w:id="27"/>
    </w:p>
    <w:p w14:paraId="2EC6105F" w14:textId="77777777" w:rsidR="001B0A2B" w:rsidRDefault="001B0A2B" w:rsidP="001B0A2B">
      <w:pPr>
        <w:widowControl/>
      </w:pPr>
    </w:p>
    <w:p w14:paraId="7F6EEBE4" w14:textId="77777777" w:rsidR="001B0A2B" w:rsidRDefault="001B0A2B" w:rsidP="001B0A2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5D5C92CC" w14:textId="77777777" w:rsidR="001B0A2B" w:rsidRPr="00B55C65" w:rsidRDefault="001B0A2B" w:rsidP="001B0A2B">
      <w:r w:rsidRPr="00B55C65">
        <w:t xml:space="preserve"> </w:t>
      </w:r>
    </w:p>
    <w:p w14:paraId="43787772" w14:textId="77777777" w:rsidR="001B0A2B" w:rsidRPr="00B370A5" w:rsidRDefault="001B0A2B" w:rsidP="001B0A2B">
      <w:pPr>
        <w:pStyle w:val="Heading4"/>
      </w:pPr>
      <w:bookmarkStart w:id="28" w:name="_Toc395001105"/>
      <w:bookmarkStart w:id="29" w:name="_Toc444863493"/>
      <w:r w:rsidRPr="00B370A5">
        <w:t xml:space="preserve">Success </w:t>
      </w:r>
      <w:r w:rsidRPr="00FF205D">
        <w:t>Measures</w:t>
      </w:r>
      <w:bookmarkEnd w:id="28"/>
      <w:bookmarkEnd w:id="29"/>
    </w:p>
    <w:p w14:paraId="7F8B3A5C" w14:textId="77777777" w:rsidR="001B0A2B" w:rsidRDefault="001B0A2B" w:rsidP="001B0A2B">
      <w:pPr>
        <w:widowControl/>
      </w:pPr>
    </w:p>
    <w:p w14:paraId="1B4AD57C" w14:textId="77777777" w:rsidR="001B0A2B" w:rsidRDefault="001B0A2B" w:rsidP="001B0A2B">
      <w:pPr>
        <w:widowControl/>
      </w:pPr>
      <w:r>
        <w:t>The only difference between this version of the success measures and the one in the Great Start Report is that you add a column for the next fiscal year—including your lines of business—populated with your best estimates.</w:t>
      </w:r>
      <w:bookmarkStart w:id="30" w:name="_Toc395001106"/>
    </w:p>
    <w:p w14:paraId="20ECA57B" w14:textId="77777777" w:rsidR="001B0A2B" w:rsidRDefault="001B0A2B" w:rsidP="001B0A2B">
      <w:pPr>
        <w:widowControl/>
      </w:pPr>
      <w:r>
        <w:t xml:space="preserve"> </w:t>
      </w:r>
    </w:p>
    <w:p w14:paraId="31951256" w14:textId="77777777" w:rsidR="001B0A2B" w:rsidRPr="00B55C65" w:rsidRDefault="001B0A2B" w:rsidP="001B0A2B">
      <w:pPr>
        <w:pStyle w:val="Heading4"/>
      </w:pPr>
      <w:bookmarkStart w:id="31" w:name="_Toc438546048"/>
      <w:bookmarkStart w:id="32" w:name="_Toc444863494"/>
      <w:r w:rsidRPr="00B55C65">
        <w:t>Vision</w:t>
      </w:r>
      <w:bookmarkEnd w:id="30"/>
      <w:bookmarkEnd w:id="31"/>
      <w:bookmarkEnd w:id="32"/>
    </w:p>
    <w:p w14:paraId="3EED3EFD" w14:textId="77777777" w:rsidR="001B0A2B" w:rsidRDefault="001B0A2B" w:rsidP="001B0A2B">
      <w:pPr>
        <w:widowControl/>
      </w:pPr>
    </w:p>
    <w:p w14:paraId="2E965045" w14:textId="77777777" w:rsidR="001B0A2B" w:rsidRDefault="001B0A2B" w:rsidP="001B0A2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For an example of a strategic plan, see third appendix. </w:t>
      </w:r>
    </w:p>
    <w:p w14:paraId="5792312B" w14:textId="77777777" w:rsidR="001B0A2B" w:rsidRDefault="001B0A2B" w:rsidP="001B0A2B">
      <w:pPr>
        <w:widowControl/>
      </w:pPr>
    </w:p>
    <w:p w14:paraId="1E75311D" w14:textId="77777777" w:rsidR="001B0A2B" w:rsidRDefault="001B0A2B" w:rsidP="001B0A2B">
      <w:pPr>
        <w:pStyle w:val="Heading1"/>
      </w:pPr>
      <w:bookmarkStart w:id="33" w:name="_Toc444863495"/>
      <w:bookmarkStart w:id="34" w:name="_Toc445039789"/>
      <w:bookmarkStart w:id="35" w:name="_Toc445043993"/>
      <w:r>
        <w:t>Operating Plan</w:t>
      </w:r>
      <w:bookmarkEnd w:id="33"/>
      <w:bookmarkEnd w:id="34"/>
      <w:bookmarkEnd w:id="35"/>
    </w:p>
    <w:p w14:paraId="10E9EDFE" w14:textId="77777777" w:rsidR="001B0A2B" w:rsidRDefault="001B0A2B" w:rsidP="001B0A2B">
      <w:pPr>
        <w:jc w:val="right"/>
      </w:pPr>
    </w:p>
    <w:p w14:paraId="795BF58C" w14:textId="77777777" w:rsidR="001B0A2B" w:rsidRDefault="001B0A2B" w:rsidP="001B0A2B">
      <w:r>
        <w:t xml:space="preserve">One of the best ways to illustrate the role of the operating plan is through the film </w:t>
      </w:r>
      <w:r w:rsidRPr="002D2D44">
        <w:rPr>
          <w:i/>
        </w:rPr>
        <w:t>Jerry Maguire</w:t>
      </w:r>
      <w:r>
        <w:t xml:space="preserve">. When Jerry is fired, he loses all of his clients except for Rod Tidwell, a wide receiver for the Arizona Cardinals. As he scrambles for clients, he has a chance to get Frank Cushman, the college star quarterback, but loses him. </w:t>
      </w:r>
    </w:p>
    <w:p w14:paraId="57E7F89D" w14:textId="77777777" w:rsidR="001B0A2B" w:rsidRDefault="001B0A2B" w:rsidP="001B0A2B"/>
    <w:p w14:paraId="79398981" w14:textId="77777777" w:rsidR="001B0A2B" w:rsidRDefault="001B0A2B" w:rsidP="001B0A2B">
      <w:r>
        <w:lastRenderedPageBreak/>
        <w:t>The biggest mistake Jerry makes is trying to get a quarterback instead of a linebacker: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1"/>
      </w:r>
    </w:p>
    <w:p w14:paraId="2F5D1E56" w14:textId="77777777" w:rsidR="001B0A2B" w:rsidRDefault="001B0A2B" w:rsidP="001B0A2B"/>
    <w:p w14:paraId="2261A87A" w14:textId="3C09FD33" w:rsidR="001B0A2B" w:rsidRDefault="001B0A2B" w:rsidP="001B0A2B">
      <w:r>
        <w:t xml:space="preserve">So what does this have to do with </w:t>
      </w:r>
      <w:r w:rsidR="00A45ECC">
        <w:t>your strategic plan?</w:t>
      </w:r>
      <w:r>
        <w:t xml:space="preserve"> Simple: If the strategic plan is the quarterback, the operating plan is the linebacker. Just like a linebacker, the operating plan is the difference-maker in a successful offence and the element that will make your quarterback (strategic plan) look good.</w:t>
      </w:r>
    </w:p>
    <w:p w14:paraId="178924FE" w14:textId="77777777" w:rsidR="001B0A2B" w:rsidRDefault="001B0A2B" w:rsidP="001B0A2B">
      <w:pPr>
        <w:jc w:val="right"/>
      </w:pPr>
    </w:p>
    <w:p w14:paraId="035CE17E" w14:textId="77777777" w:rsidR="001B0A2B" w:rsidRDefault="001B0A2B" w:rsidP="001B0A2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2"/>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
      </w:r>
      <w:r w:rsidRPr="00222362">
        <w:t xml:space="preserve"> </w:t>
      </w:r>
    </w:p>
    <w:p w14:paraId="1D43619D" w14:textId="77777777" w:rsidR="001B0A2B" w:rsidRDefault="001B0A2B" w:rsidP="001B0A2B"/>
    <w:p w14:paraId="3D047869" w14:textId="77777777" w:rsidR="001B0A2B" w:rsidRDefault="001B0A2B" w:rsidP="001B0A2B">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w:t>
      </w:r>
      <w:r>
        <w:t>s</w:t>
      </w:r>
      <w:r w:rsidRPr="00721C0F">
        <w:t xml:space="preserve">trategic </w:t>
      </w:r>
      <w:r>
        <w:t>p</w:t>
      </w:r>
      <w:r w:rsidRPr="00721C0F">
        <w:t xml:space="preserve">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4"/>
      </w:r>
      <w:r>
        <w:t xml:space="preserve"> </w:t>
      </w:r>
    </w:p>
    <w:p w14:paraId="6F8C2CB5" w14:textId="77777777" w:rsidR="001B0A2B" w:rsidRDefault="001B0A2B" w:rsidP="001B0A2B"/>
    <w:p w14:paraId="6F9C106A" w14:textId="77777777" w:rsidR="001B0A2B" w:rsidRDefault="001B0A2B" w:rsidP="001B0A2B">
      <w:r>
        <w:t>Call it what you will, be it a tactical plan, implementation plan, or operating plan, but execution matters a lot. “No worthwhile strategy can be planned without taking into account the organization’s ability to execute it,”</w:t>
      </w:r>
      <w:r>
        <w:rPr>
          <w:rStyle w:val="EndnoteReference"/>
        </w:rPr>
        <w:endnoteReference w:id="5"/>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12EABAB" w14:textId="77777777" w:rsidR="001B0A2B" w:rsidRDefault="001B0A2B" w:rsidP="001B0A2B"/>
    <w:p w14:paraId="067C8E06" w14:textId="77777777" w:rsidR="001B0A2B" w:rsidRDefault="001B0A2B" w:rsidP="001B0A2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6"/>
      </w:r>
    </w:p>
    <w:p w14:paraId="736139EB" w14:textId="77777777" w:rsidR="001B0A2B" w:rsidRDefault="001B0A2B" w:rsidP="001B0A2B">
      <w:pPr>
        <w:ind w:left="720"/>
      </w:pPr>
    </w:p>
    <w:p w14:paraId="73F7DFFC" w14:textId="77777777" w:rsidR="001B0A2B" w:rsidRDefault="001B0A2B" w:rsidP="001B0A2B">
      <w:r>
        <w:t>This is pretty much the same content that you will find in the for-profit sector. Here’s how Larry Bossidy and Ram Charan describe the role of the chief executive:</w:t>
      </w:r>
    </w:p>
    <w:p w14:paraId="0758AAE1" w14:textId="77777777" w:rsidR="001B0A2B" w:rsidRDefault="001B0A2B" w:rsidP="001B0A2B"/>
    <w:p w14:paraId="6FA0359A" w14:textId="77777777" w:rsidR="001B0A2B" w:rsidRDefault="001B0A2B" w:rsidP="001B0A2B">
      <w:pPr>
        <w:ind w:left="720"/>
      </w:pPr>
      <w:r>
        <w:t xml:space="preserve">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w:t>
      </w:r>
      <w:r>
        <w:lastRenderedPageBreak/>
        <w:t>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7"/>
      </w:r>
    </w:p>
    <w:p w14:paraId="70355A2A" w14:textId="77777777" w:rsidR="001B0A2B" w:rsidRDefault="001B0A2B" w:rsidP="001B0A2B">
      <w:pPr>
        <w:ind w:left="720"/>
      </w:pPr>
    </w:p>
    <w:p w14:paraId="49D0FBF6" w14:textId="77777777" w:rsidR="001B0A2B" w:rsidRDefault="001B0A2B" w:rsidP="001B0A2B">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715EEC33" w14:textId="77777777" w:rsidR="001B0A2B" w:rsidRDefault="001B0A2B" w:rsidP="001B0A2B"/>
    <w:p w14:paraId="61984694" w14:textId="77777777" w:rsidR="001B0A2B" w:rsidRDefault="001B0A2B" w:rsidP="001B0A2B">
      <w:r>
        <w:t>The operating plan certainly is the linebacker of sustainable strategy a</w:t>
      </w:r>
      <w:r w:rsidRPr="008B2284">
        <w:t xml:space="preserve">nd </w:t>
      </w:r>
      <w:r>
        <w:t>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hat this means is that when it comes to operating plan goals, only the major ones that will deliver high payback are included. None of the “continue to do this and that” stuff or job description-like elements that typically are part of most operating plans are included.</w:t>
      </w:r>
    </w:p>
    <w:p w14:paraId="29D884E4" w14:textId="77777777" w:rsidR="001B0A2B" w:rsidRDefault="001B0A2B" w:rsidP="001B0A2B">
      <w:r>
        <w:t xml:space="preserve"> </w:t>
      </w:r>
    </w:p>
    <w:p w14:paraId="726EF298" w14:textId="77777777" w:rsidR="001B0A2B" w:rsidRDefault="001B0A2B" w:rsidP="001B0A2B">
      <w:r>
        <w:t>Now—take a deep breath here, step away, and remember that nearly 30 percent of all nonprofit agencies have one full-time employee or none at all. Half of all nonprofits have five or fewer.</w:t>
      </w:r>
      <w:r>
        <w:rPr>
          <w:rStyle w:val="EndnoteReference"/>
        </w:rPr>
        <w:endnoteReference w:id="8"/>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255DB445" w14:textId="77777777" w:rsidR="001B0A2B" w:rsidRDefault="001B0A2B" w:rsidP="001B0A2B"/>
    <w:p w14:paraId="16D98912" w14:textId="77777777" w:rsidR="001B0A2B" w:rsidRDefault="001B0A2B" w:rsidP="001B0A2B">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326C2E63" w14:textId="77777777" w:rsidR="001B0A2B" w:rsidRDefault="001B0A2B" w:rsidP="001B0A2B">
      <w:bookmarkStart w:id="36" w:name="_Toc262564612"/>
      <w:bookmarkStart w:id="37" w:name="_Toc265049419"/>
      <w:bookmarkStart w:id="38" w:name="_Toc265747177"/>
      <w:bookmarkStart w:id="39" w:name="_Toc266281089"/>
      <w:bookmarkStart w:id="40" w:name="_Toc268190446"/>
    </w:p>
    <w:p w14:paraId="7B3C644D" w14:textId="77777777" w:rsidR="001B0A2B" w:rsidRPr="00222362" w:rsidRDefault="001B0A2B" w:rsidP="001B0A2B">
      <w:pPr>
        <w:pStyle w:val="Heading2"/>
      </w:pPr>
      <w:bookmarkStart w:id="41" w:name="_Toc444863496"/>
      <w:bookmarkStart w:id="42" w:name="_Toc445039790"/>
      <w:bookmarkStart w:id="43" w:name="_Toc445043994"/>
      <w:r>
        <w:t>Goals</w:t>
      </w:r>
      <w:bookmarkEnd w:id="36"/>
      <w:bookmarkEnd w:id="37"/>
      <w:bookmarkEnd w:id="38"/>
      <w:bookmarkEnd w:id="39"/>
      <w:bookmarkEnd w:id="40"/>
      <w:bookmarkEnd w:id="41"/>
      <w:bookmarkEnd w:id="42"/>
      <w:bookmarkEnd w:id="43"/>
    </w:p>
    <w:p w14:paraId="56E0E418" w14:textId="77777777" w:rsidR="001B0A2B" w:rsidRDefault="001B0A2B" w:rsidP="001B0A2B">
      <w:pPr>
        <w:jc w:val="right"/>
      </w:pPr>
    </w:p>
    <w:p w14:paraId="0C9B4BF5" w14:textId="77777777" w:rsidR="001B0A2B" w:rsidRDefault="001B0A2B" w:rsidP="001B0A2B">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That result 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policies and procedures manual</w:t>
      </w:r>
      <w:r>
        <w:t xml:space="preserve"> or a series of </w:t>
      </w:r>
      <w:r w:rsidRPr="00222362">
        <w:t xml:space="preserve">job </w:t>
      </w:r>
      <w:r>
        <w:t>descriptions</w:t>
      </w:r>
      <w:r w:rsidRPr="00222362">
        <w:t xml:space="preserve">. </w:t>
      </w:r>
      <w:r>
        <w:t xml:space="preserve">And w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3CBDA44F" w14:textId="77777777" w:rsidR="001B0A2B" w:rsidRDefault="001B0A2B" w:rsidP="001B0A2B">
      <w:r>
        <w:t xml:space="preserve"> </w:t>
      </w:r>
    </w:p>
    <w:p w14:paraId="52554E47" w14:textId="77777777" w:rsidR="001B0A2B" w:rsidRDefault="001B0A2B" w:rsidP="001B0A2B">
      <w:r>
        <w:t xml:space="preserve">What does significant mean? Obviously this will depend upon the specific organization and its circumstances. In the recent economic turbulence for instance, many nonprofits </w:t>
      </w:r>
      <w:r>
        <w:lastRenderedPageBreak/>
        <w:t>may have found a decline of 10 percent in fundraising results a significant accomplishment.</w:t>
      </w:r>
    </w:p>
    <w:p w14:paraId="2DA8E2FE" w14:textId="77777777" w:rsidR="001B0A2B" w:rsidRDefault="001B0A2B" w:rsidP="001B0A2B"/>
    <w:p w14:paraId="43190503" w14:textId="202E7E94" w:rsidR="001B0A2B" w:rsidRDefault="001B0A2B" w:rsidP="001B0A2B">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Since 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just  concluded a major improvement project, it will likely have no goals at all that year. </w:t>
      </w:r>
    </w:p>
    <w:p w14:paraId="31E21CA8" w14:textId="77777777" w:rsidR="001B0A2B" w:rsidRDefault="001B0A2B" w:rsidP="001B0A2B"/>
    <w:p w14:paraId="4A722755" w14:textId="77777777" w:rsidR="001B0A2B" w:rsidRDefault="001B0A2B" w:rsidP="001B0A2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185BBA9A" w14:textId="77777777" w:rsidR="001B0A2B" w:rsidRDefault="001B0A2B" w:rsidP="001B0A2B"/>
    <w:p w14:paraId="12126DCE" w14:textId="77777777" w:rsidR="001B0A2B" w:rsidRDefault="001B0A2B" w:rsidP="001B0A2B">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Pr="00222362">
        <w:t>there needs to be careful consideration of the fine line between advice and instruction and the covenant to respect the chain of command between the board, the executive director, and the professional staff.</w:t>
      </w:r>
    </w:p>
    <w:p w14:paraId="680B32BA" w14:textId="77777777" w:rsidR="001B0A2B" w:rsidRDefault="001B0A2B" w:rsidP="001B0A2B"/>
    <w:p w14:paraId="10A600EF" w14:textId="77777777" w:rsidR="001B0A2B" w:rsidRDefault="001B0A2B" w:rsidP="001B0A2B">
      <w:pPr>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9"/>
      </w:r>
      <w:r w:rsidRPr="00AB43E7">
        <w:t xml:space="preserve"> </w:t>
      </w:r>
    </w:p>
    <w:p w14:paraId="4B7E91DD" w14:textId="77777777" w:rsidR="001B0A2B" w:rsidRDefault="001B0A2B" w:rsidP="001B0A2B">
      <w:pPr>
        <w:pStyle w:val="Heading2"/>
      </w:pPr>
      <w:bookmarkStart w:id="44" w:name="_Toc268190447"/>
    </w:p>
    <w:p w14:paraId="51AE983C" w14:textId="77777777" w:rsidR="001B0A2B" w:rsidRDefault="001B0A2B" w:rsidP="001B0A2B">
      <w:pPr>
        <w:pStyle w:val="Heading3"/>
      </w:pPr>
      <w:bookmarkStart w:id="45" w:name="_Toc444863497"/>
      <w:bookmarkStart w:id="46" w:name="_Toc445039791"/>
      <w:bookmarkStart w:id="47" w:name="_Toc445043995"/>
      <w:r>
        <w:t>Department Map</w:t>
      </w:r>
      <w:bookmarkEnd w:id="44"/>
      <w:bookmarkEnd w:id="45"/>
      <w:bookmarkEnd w:id="46"/>
      <w:bookmarkEnd w:id="47"/>
    </w:p>
    <w:p w14:paraId="3213248B" w14:textId="77777777" w:rsidR="001B0A2B" w:rsidRPr="00214DEF" w:rsidRDefault="001B0A2B" w:rsidP="001B0A2B"/>
    <w:p w14:paraId="236DADCF" w14:textId="77777777" w:rsidR="001B0A2B" w:rsidRDefault="001B0A2B" w:rsidP="001B0A2B">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41B19259" w14:textId="77777777" w:rsidR="001B0A2B" w:rsidRDefault="001B0A2B" w:rsidP="001B0A2B">
      <w:pPr>
        <w:rPr>
          <w:iCs/>
        </w:rPr>
      </w:pPr>
    </w:p>
    <w:p w14:paraId="54484A5B" w14:textId="77777777" w:rsidR="001B0A2B" w:rsidRDefault="001B0A2B" w:rsidP="001B0A2B">
      <w:pPr>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74595FB8" w14:textId="77777777" w:rsidR="001B0A2B" w:rsidRDefault="001B0A2B" w:rsidP="001B0A2B"/>
    <w:p w14:paraId="23BA0DCE" w14:textId="77777777" w:rsidR="001B0A2B" w:rsidRDefault="001B0A2B" w:rsidP="001B0A2B">
      <w:r w:rsidRPr="00AB43E7">
        <w:t xml:space="preserve">In many nonprofits, it is unlikely there will be a fulltime development director on staff, but someone must still do </w:t>
      </w:r>
      <w:r>
        <w:t>the job</w:t>
      </w:r>
      <w:r w:rsidRPr="00AB43E7">
        <w:t xml:space="preserve">. By making sure that there is a development department, it is much more likely that important matters related to fundraising will be remembered. Whether the people who work in the department area are staff, board members, or </w:t>
      </w:r>
      <w:r w:rsidRPr="00AB43E7">
        <w:lastRenderedPageBreak/>
        <w:t xml:space="preserve">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is a simple department map for a Big Brothers Big Sisters</w:t>
      </w:r>
      <w:r>
        <w:t xml:space="preserve"> location.</w:t>
      </w:r>
    </w:p>
    <w:p w14:paraId="33B06A55" w14:textId="77777777" w:rsidR="001B0A2B" w:rsidRDefault="001B0A2B" w:rsidP="001B0A2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2968FD6C" w14:textId="77777777" w:rsidTr="00A34E81">
        <w:tc>
          <w:tcPr>
            <w:tcW w:w="9576" w:type="dxa"/>
            <w:gridSpan w:val="14"/>
          </w:tcPr>
          <w:p w14:paraId="11EC1832" w14:textId="2233D644" w:rsidR="001B0A2B" w:rsidRPr="00A34E81" w:rsidRDefault="001B0A2B" w:rsidP="00A45ECC">
            <w:pPr>
              <w:jc w:val="center"/>
              <w:rPr>
                <w:iCs/>
              </w:rPr>
            </w:pPr>
            <w:r w:rsidRPr="00A34E81">
              <w:rPr>
                <w:iCs/>
              </w:rPr>
              <w:t>Board</w:t>
            </w:r>
            <w:r w:rsidR="00A34E81" w:rsidRPr="00A34E81">
              <w:rPr>
                <w:iCs/>
              </w:rPr>
              <w:t xml:space="preserve"> of Directors</w:t>
            </w:r>
          </w:p>
        </w:tc>
      </w:tr>
      <w:tr w:rsidR="001B0A2B" w:rsidRPr="00A34E81" w14:paraId="44A0A155" w14:textId="77777777" w:rsidTr="00A34E81">
        <w:tc>
          <w:tcPr>
            <w:tcW w:w="4788" w:type="dxa"/>
            <w:gridSpan w:val="6"/>
            <w:tcBorders>
              <w:right w:val="single" w:sz="8" w:space="0" w:color="auto"/>
            </w:tcBorders>
          </w:tcPr>
          <w:p w14:paraId="3BCEE81C" w14:textId="77777777" w:rsidR="001B0A2B" w:rsidRPr="00A34E81" w:rsidRDefault="001B0A2B" w:rsidP="00A45ECC">
            <w:pPr>
              <w:rPr>
                <w:iCs/>
              </w:rPr>
            </w:pPr>
          </w:p>
        </w:tc>
        <w:tc>
          <w:tcPr>
            <w:tcW w:w="4788" w:type="dxa"/>
            <w:gridSpan w:val="8"/>
            <w:tcBorders>
              <w:left w:val="single" w:sz="8" w:space="0" w:color="auto"/>
            </w:tcBorders>
          </w:tcPr>
          <w:p w14:paraId="0BAB45C7" w14:textId="77777777" w:rsidR="001B0A2B" w:rsidRPr="00A34E81" w:rsidRDefault="001B0A2B" w:rsidP="00A45ECC">
            <w:pPr>
              <w:rPr>
                <w:iCs/>
              </w:rPr>
            </w:pPr>
          </w:p>
        </w:tc>
      </w:tr>
      <w:tr w:rsidR="001B0A2B" w:rsidRPr="00A34E81" w14:paraId="59FDB122" w14:textId="77777777" w:rsidTr="00A34E81">
        <w:tc>
          <w:tcPr>
            <w:tcW w:w="9576" w:type="dxa"/>
            <w:gridSpan w:val="14"/>
          </w:tcPr>
          <w:p w14:paraId="615A2300" w14:textId="77777777" w:rsidR="001B0A2B" w:rsidRPr="00A34E81" w:rsidRDefault="001B0A2B" w:rsidP="00A45ECC">
            <w:pPr>
              <w:jc w:val="center"/>
              <w:rPr>
                <w:iCs/>
              </w:rPr>
            </w:pPr>
            <w:r w:rsidRPr="00A34E81">
              <w:rPr>
                <w:iCs/>
              </w:rPr>
              <w:t>Executive Director</w:t>
            </w:r>
          </w:p>
        </w:tc>
      </w:tr>
      <w:tr w:rsidR="001B0A2B" w:rsidRPr="00A34E81" w14:paraId="33F90F31" w14:textId="77777777" w:rsidTr="00A34E81">
        <w:tc>
          <w:tcPr>
            <w:tcW w:w="4788" w:type="dxa"/>
            <w:gridSpan w:val="6"/>
            <w:tcBorders>
              <w:right w:val="single" w:sz="8" w:space="0" w:color="auto"/>
            </w:tcBorders>
          </w:tcPr>
          <w:p w14:paraId="74814209" w14:textId="77777777" w:rsidR="001B0A2B" w:rsidRPr="00A34E81" w:rsidRDefault="001B0A2B" w:rsidP="00A45ECC">
            <w:pPr>
              <w:rPr>
                <w:iCs/>
              </w:rPr>
            </w:pPr>
          </w:p>
        </w:tc>
        <w:tc>
          <w:tcPr>
            <w:tcW w:w="4788" w:type="dxa"/>
            <w:gridSpan w:val="8"/>
            <w:tcBorders>
              <w:left w:val="single" w:sz="8" w:space="0" w:color="auto"/>
            </w:tcBorders>
          </w:tcPr>
          <w:p w14:paraId="1DCF4790" w14:textId="77777777" w:rsidR="001B0A2B" w:rsidRPr="00A34E81" w:rsidRDefault="001B0A2B" w:rsidP="00A45ECC">
            <w:pPr>
              <w:rPr>
                <w:iCs/>
              </w:rPr>
            </w:pPr>
          </w:p>
        </w:tc>
      </w:tr>
      <w:tr w:rsidR="001B0A2B" w:rsidRPr="00A34E81" w14:paraId="13F0DAA5" w14:textId="77777777" w:rsidTr="00A34E81">
        <w:tc>
          <w:tcPr>
            <w:tcW w:w="1197" w:type="dxa"/>
            <w:tcBorders>
              <w:right w:val="single" w:sz="8" w:space="0" w:color="auto"/>
            </w:tcBorders>
          </w:tcPr>
          <w:p w14:paraId="74C8A742"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50C594B9"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6E75FE3" w14:textId="77777777" w:rsidR="001B0A2B" w:rsidRPr="00A34E81" w:rsidRDefault="001B0A2B" w:rsidP="00A45ECC">
            <w:pPr>
              <w:rPr>
                <w:iCs/>
              </w:rPr>
            </w:pPr>
          </w:p>
        </w:tc>
        <w:tc>
          <w:tcPr>
            <w:tcW w:w="1197" w:type="dxa"/>
            <w:tcBorders>
              <w:top w:val="single" w:sz="8" w:space="0" w:color="auto"/>
              <w:left w:val="single" w:sz="8" w:space="0" w:color="auto"/>
            </w:tcBorders>
          </w:tcPr>
          <w:p w14:paraId="355669C6"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F249065"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48C446C3"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2CDB790A" w14:textId="77777777" w:rsidR="001B0A2B" w:rsidRPr="00A34E81" w:rsidRDefault="001B0A2B" w:rsidP="00A45ECC">
            <w:pPr>
              <w:rPr>
                <w:iCs/>
              </w:rPr>
            </w:pPr>
          </w:p>
        </w:tc>
        <w:tc>
          <w:tcPr>
            <w:tcW w:w="1197" w:type="dxa"/>
            <w:gridSpan w:val="2"/>
            <w:tcBorders>
              <w:left w:val="single" w:sz="8" w:space="0" w:color="auto"/>
            </w:tcBorders>
          </w:tcPr>
          <w:p w14:paraId="7ABF3212" w14:textId="77777777" w:rsidR="001B0A2B" w:rsidRPr="00A34E81" w:rsidRDefault="001B0A2B" w:rsidP="00A45ECC">
            <w:pPr>
              <w:rPr>
                <w:iCs/>
              </w:rPr>
            </w:pPr>
          </w:p>
        </w:tc>
      </w:tr>
      <w:tr w:rsidR="001B0A2B" w:rsidRPr="00A34E81" w14:paraId="18095EE5" w14:textId="77777777" w:rsidTr="00A34E81">
        <w:tc>
          <w:tcPr>
            <w:tcW w:w="2394" w:type="dxa"/>
            <w:gridSpan w:val="3"/>
          </w:tcPr>
          <w:p w14:paraId="1A00BA65" w14:textId="77777777" w:rsidR="001B0A2B" w:rsidRPr="00A34E81" w:rsidRDefault="001B0A2B" w:rsidP="00A45ECC">
            <w:pPr>
              <w:jc w:val="center"/>
              <w:rPr>
                <w:iCs/>
              </w:rPr>
            </w:pPr>
            <w:r w:rsidRPr="00A34E81">
              <w:rPr>
                <w:iCs/>
              </w:rPr>
              <w:t>Administration</w:t>
            </w:r>
          </w:p>
        </w:tc>
        <w:tc>
          <w:tcPr>
            <w:tcW w:w="2394" w:type="dxa"/>
            <w:gridSpan w:val="3"/>
          </w:tcPr>
          <w:p w14:paraId="28FB6EFD" w14:textId="77777777" w:rsidR="001B0A2B" w:rsidRPr="00A34E81" w:rsidRDefault="001B0A2B" w:rsidP="00A45ECC">
            <w:pPr>
              <w:jc w:val="center"/>
              <w:rPr>
                <w:iCs/>
              </w:rPr>
            </w:pPr>
            <w:r w:rsidRPr="00A34E81">
              <w:rPr>
                <w:iCs/>
              </w:rPr>
              <w:t>Marketing</w:t>
            </w:r>
          </w:p>
        </w:tc>
        <w:tc>
          <w:tcPr>
            <w:tcW w:w="2394" w:type="dxa"/>
            <w:gridSpan w:val="4"/>
          </w:tcPr>
          <w:p w14:paraId="50DD9F86" w14:textId="77777777" w:rsidR="001B0A2B" w:rsidRPr="00A34E81" w:rsidRDefault="001B0A2B" w:rsidP="00A45ECC">
            <w:pPr>
              <w:jc w:val="center"/>
              <w:rPr>
                <w:iCs/>
              </w:rPr>
            </w:pPr>
            <w:r w:rsidRPr="00A34E81">
              <w:rPr>
                <w:iCs/>
              </w:rPr>
              <w:t>Development</w:t>
            </w:r>
          </w:p>
        </w:tc>
        <w:tc>
          <w:tcPr>
            <w:tcW w:w="2394" w:type="dxa"/>
            <w:gridSpan w:val="4"/>
          </w:tcPr>
          <w:p w14:paraId="613DB9AF" w14:textId="77777777" w:rsidR="001B0A2B" w:rsidRPr="00A34E81" w:rsidRDefault="001B0A2B" w:rsidP="00A45ECC">
            <w:pPr>
              <w:jc w:val="center"/>
              <w:rPr>
                <w:iCs/>
              </w:rPr>
            </w:pPr>
            <w:r w:rsidRPr="00A34E81">
              <w:rPr>
                <w:iCs/>
              </w:rPr>
              <w:t>Programs</w:t>
            </w:r>
          </w:p>
        </w:tc>
      </w:tr>
      <w:tr w:rsidR="001B0A2B" w:rsidRPr="00A34E81" w14:paraId="62F46915" w14:textId="77777777" w:rsidTr="00A34E81">
        <w:tc>
          <w:tcPr>
            <w:tcW w:w="2394" w:type="dxa"/>
            <w:gridSpan w:val="3"/>
          </w:tcPr>
          <w:p w14:paraId="3A8A3562" w14:textId="77777777" w:rsidR="001B0A2B" w:rsidRPr="00A34E81" w:rsidRDefault="001B0A2B" w:rsidP="00A45ECC">
            <w:pPr>
              <w:jc w:val="center"/>
              <w:rPr>
                <w:iCs/>
              </w:rPr>
            </w:pPr>
          </w:p>
        </w:tc>
        <w:tc>
          <w:tcPr>
            <w:tcW w:w="2394" w:type="dxa"/>
            <w:gridSpan w:val="3"/>
          </w:tcPr>
          <w:p w14:paraId="632EC14C" w14:textId="77777777" w:rsidR="001B0A2B" w:rsidRPr="00A34E81" w:rsidRDefault="001B0A2B" w:rsidP="00A45ECC">
            <w:pPr>
              <w:jc w:val="center"/>
              <w:rPr>
                <w:iCs/>
              </w:rPr>
            </w:pPr>
          </w:p>
        </w:tc>
        <w:tc>
          <w:tcPr>
            <w:tcW w:w="2394" w:type="dxa"/>
            <w:gridSpan w:val="4"/>
          </w:tcPr>
          <w:p w14:paraId="13BA7281" w14:textId="77777777" w:rsidR="001B0A2B" w:rsidRPr="00A34E81" w:rsidRDefault="001B0A2B" w:rsidP="00A45ECC">
            <w:pPr>
              <w:jc w:val="center"/>
              <w:rPr>
                <w:iCs/>
              </w:rPr>
            </w:pPr>
          </w:p>
        </w:tc>
        <w:tc>
          <w:tcPr>
            <w:tcW w:w="1197" w:type="dxa"/>
            <w:gridSpan w:val="2"/>
            <w:tcBorders>
              <w:bottom w:val="single" w:sz="8" w:space="0" w:color="auto"/>
              <w:right w:val="single" w:sz="8" w:space="0" w:color="auto"/>
            </w:tcBorders>
          </w:tcPr>
          <w:p w14:paraId="72C775EF" w14:textId="77777777" w:rsidR="001B0A2B" w:rsidRPr="00A34E81" w:rsidRDefault="001B0A2B" w:rsidP="00A45ECC">
            <w:pPr>
              <w:jc w:val="center"/>
              <w:rPr>
                <w:iCs/>
              </w:rPr>
            </w:pPr>
          </w:p>
        </w:tc>
        <w:tc>
          <w:tcPr>
            <w:tcW w:w="1197" w:type="dxa"/>
            <w:gridSpan w:val="2"/>
            <w:tcBorders>
              <w:left w:val="single" w:sz="8" w:space="0" w:color="auto"/>
            </w:tcBorders>
          </w:tcPr>
          <w:p w14:paraId="69043F11" w14:textId="77777777" w:rsidR="001B0A2B" w:rsidRPr="00A34E81" w:rsidRDefault="001B0A2B" w:rsidP="00A45ECC">
            <w:pPr>
              <w:jc w:val="center"/>
              <w:rPr>
                <w:iCs/>
              </w:rPr>
            </w:pPr>
          </w:p>
        </w:tc>
      </w:tr>
      <w:tr w:rsidR="001B0A2B" w:rsidRPr="00A34E81" w14:paraId="4F070E79" w14:textId="77777777" w:rsidTr="00A34E81">
        <w:tc>
          <w:tcPr>
            <w:tcW w:w="2394" w:type="dxa"/>
            <w:gridSpan w:val="3"/>
          </w:tcPr>
          <w:p w14:paraId="557038C6" w14:textId="77777777" w:rsidR="001B0A2B" w:rsidRPr="00A34E81" w:rsidRDefault="001B0A2B" w:rsidP="00A45ECC">
            <w:pPr>
              <w:jc w:val="center"/>
              <w:rPr>
                <w:iCs/>
              </w:rPr>
            </w:pPr>
          </w:p>
        </w:tc>
        <w:tc>
          <w:tcPr>
            <w:tcW w:w="2394" w:type="dxa"/>
            <w:gridSpan w:val="3"/>
          </w:tcPr>
          <w:p w14:paraId="4D3EDE38" w14:textId="77777777" w:rsidR="001B0A2B" w:rsidRPr="00A34E81" w:rsidRDefault="001B0A2B" w:rsidP="00A45ECC">
            <w:pPr>
              <w:jc w:val="center"/>
              <w:rPr>
                <w:iCs/>
              </w:rPr>
            </w:pPr>
          </w:p>
        </w:tc>
        <w:tc>
          <w:tcPr>
            <w:tcW w:w="798" w:type="dxa"/>
            <w:tcBorders>
              <w:right w:val="single" w:sz="8" w:space="0" w:color="auto"/>
            </w:tcBorders>
          </w:tcPr>
          <w:p w14:paraId="7FDFDF75" w14:textId="77777777" w:rsidR="001B0A2B" w:rsidRPr="00A34E81" w:rsidRDefault="001B0A2B" w:rsidP="00A45ECC">
            <w:pPr>
              <w:jc w:val="center"/>
              <w:rPr>
                <w:iCs/>
              </w:rPr>
            </w:pPr>
          </w:p>
        </w:tc>
        <w:tc>
          <w:tcPr>
            <w:tcW w:w="798" w:type="dxa"/>
            <w:gridSpan w:val="2"/>
            <w:tcBorders>
              <w:top w:val="single" w:sz="8" w:space="0" w:color="auto"/>
              <w:left w:val="single" w:sz="8" w:space="0" w:color="auto"/>
            </w:tcBorders>
          </w:tcPr>
          <w:p w14:paraId="4A8C98E5" w14:textId="77777777" w:rsidR="001B0A2B" w:rsidRPr="00A34E81" w:rsidRDefault="001B0A2B" w:rsidP="00A45ECC">
            <w:pPr>
              <w:jc w:val="center"/>
              <w:rPr>
                <w:iCs/>
              </w:rPr>
            </w:pPr>
          </w:p>
        </w:tc>
        <w:tc>
          <w:tcPr>
            <w:tcW w:w="798" w:type="dxa"/>
            <w:tcBorders>
              <w:top w:val="single" w:sz="8" w:space="0" w:color="auto"/>
              <w:right w:val="single" w:sz="8" w:space="0" w:color="auto"/>
            </w:tcBorders>
          </w:tcPr>
          <w:p w14:paraId="0ED259BE" w14:textId="77777777" w:rsidR="001B0A2B" w:rsidRPr="00A34E81" w:rsidRDefault="001B0A2B" w:rsidP="00A45ECC">
            <w:pPr>
              <w:jc w:val="center"/>
              <w:rPr>
                <w:iCs/>
              </w:rPr>
            </w:pPr>
          </w:p>
        </w:tc>
        <w:tc>
          <w:tcPr>
            <w:tcW w:w="798" w:type="dxa"/>
            <w:tcBorders>
              <w:top w:val="single" w:sz="8" w:space="0" w:color="auto"/>
              <w:left w:val="single" w:sz="8" w:space="0" w:color="auto"/>
            </w:tcBorders>
          </w:tcPr>
          <w:p w14:paraId="36C98B9E" w14:textId="77777777" w:rsidR="001B0A2B" w:rsidRPr="00A34E81" w:rsidRDefault="001B0A2B" w:rsidP="00A45ECC">
            <w:pPr>
              <w:jc w:val="center"/>
              <w:rPr>
                <w:iCs/>
              </w:rPr>
            </w:pPr>
          </w:p>
        </w:tc>
        <w:tc>
          <w:tcPr>
            <w:tcW w:w="798" w:type="dxa"/>
            <w:gridSpan w:val="2"/>
            <w:tcBorders>
              <w:top w:val="single" w:sz="8" w:space="0" w:color="auto"/>
              <w:right w:val="single" w:sz="8" w:space="0" w:color="auto"/>
            </w:tcBorders>
          </w:tcPr>
          <w:p w14:paraId="6CFDEBB6" w14:textId="77777777" w:rsidR="001B0A2B" w:rsidRPr="00A34E81" w:rsidRDefault="001B0A2B" w:rsidP="00A45ECC">
            <w:pPr>
              <w:jc w:val="center"/>
              <w:rPr>
                <w:iCs/>
              </w:rPr>
            </w:pPr>
          </w:p>
        </w:tc>
        <w:tc>
          <w:tcPr>
            <w:tcW w:w="798" w:type="dxa"/>
            <w:tcBorders>
              <w:left w:val="single" w:sz="8" w:space="0" w:color="auto"/>
            </w:tcBorders>
          </w:tcPr>
          <w:p w14:paraId="6448919D" w14:textId="77777777" w:rsidR="001B0A2B" w:rsidRPr="00A34E81" w:rsidRDefault="001B0A2B" w:rsidP="00A45ECC">
            <w:pPr>
              <w:jc w:val="center"/>
              <w:rPr>
                <w:iCs/>
              </w:rPr>
            </w:pPr>
          </w:p>
        </w:tc>
      </w:tr>
      <w:tr w:rsidR="001B0A2B" w:rsidRPr="00A34E81" w14:paraId="1990420F" w14:textId="77777777" w:rsidTr="00A34E81">
        <w:tc>
          <w:tcPr>
            <w:tcW w:w="1596" w:type="dxa"/>
            <w:gridSpan w:val="2"/>
          </w:tcPr>
          <w:p w14:paraId="5CC31B03" w14:textId="77777777" w:rsidR="001B0A2B" w:rsidRPr="00A34E81" w:rsidRDefault="001B0A2B" w:rsidP="00A45ECC">
            <w:pPr>
              <w:ind w:left="720" w:hanging="720"/>
              <w:jc w:val="center"/>
            </w:pPr>
          </w:p>
        </w:tc>
        <w:tc>
          <w:tcPr>
            <w:tcW w:w="1596" w:type="dxa"/>
            <w:gridSpan w:val="2"/>
          </w:tcPr>
          <w:p w14:paraId="43F020E0" w14:textId="77777777" w:rsidR="001B0A2B" w:rsidRPr="00A34E81" w:rsidRDefault="001B0A2B" w:rsidP="00A45ECC">
            <w:pPr>
              <w:jc w:val="center"/>
            </w:pPr>
          </w:p>
        </w:tc>
        <w:tc>
          <w:tcPr>
            <w:tcW w:w="1596" w:type="dxa"/>
            <w:gridSpan w:val="2"/>
          </w:tcPr>
          <w:p w14:paraId="6E2A0298" w14:textId="77777777" w:rsidR="001B0A2B" w:rsidRPr="00A34E81" w:rsidRDefault="001B0A2B" w:rsidP="00A45ECC">
            <w:pPr>
              <w:jc w:val="center"/>
            </w:pPr>
          </w:p>
        </w:tc>
        <w:tc>
          <w:tcPr>
            <w:tcW w:w="1596" w:type="dxa"/>
            <w:gridSpan w:val="3"/>
          </w:tcPr>
          <w:p w14:paraId="5CB27D86" w14:textId="3A012DC8" w:rsidR="001B0A2B" w:rsidRPr="00A34E81" w:rsidRDefault="001B0A2B" w:rsidP="00A45ECC">
            <w:pPr>
              <w:jc w:val="center"/>
            </w:pPr>
            <w:r w:rsidRPr="00A34E81">
              <w:t>Mentoring</w:t>
            </w:r>
          </w:p>
        </w:tc>
        <w:tc>
          <w:tcPr>
            <w:tcW w:w="1596" w:type="dxa"/>
            <w:gridSpan w:val="2"/>
          </w:tcPr>
          <w:p w14:paraId="468664B5" w14:textId="77777777" w:rsidR="001B0A2B" w:rsidRPr="00A34E81" w:rsidRDefault="001B0A2B" w:rsidP="00A45ECC">
            <w:pPr>
              <w:jc w:val="center"/>
            </w:pPr>
            <w:r w:rsidRPr="00A34E81">
              <w:t>Core Match</w:t>
            </w:r>
          </w:p>
        </w:tc>
        <w:tc>
          <w:tcPr>
            <w:tcW w:w="1596" w:type="dxa"/>
            <w:gridSpan w:val="3"/>
          </w:tcPr>
          <w:p w14:paraId="2CD2443A" w14:textId="77777777" w:rsidR="001B0A2B" w:rsidRPr="00A34E81" w:rsidRDefault="001B0A2B" w:rsidP="00A45ECC">
            <w:pPr>
              <w:jc w:val="center"/>
            </w:pPr>
            <w:r w:rsidRPr="00A34E81">
              <w:t>Recruiting</w:t>
            </w:r>
          </w:p>
        </w:tc>
      </w:tr>
    </w:tbl>
    <w:p w14:paraId="4E42FCE2" w14:textId="77777777" w:rsidR="001B0A2B" w:rsidRDefault="001B0A2B" w:rsidP="001B0A2B">
      <w:bookmarkStart w:id="48" w:name="_Toc85301860"/>
      <w:bookmarkStart w:id="49" w:name="_Toc90563709"/>
    </w:p>
    <w:p w14:paraId="7AEC5638" w14:textId="77777777" w:rsidR="001B0A2B" w:rsidRDefault="001B0A2B" w:rsidP="001B0A2B">
      <w:r>
        <w:t xml:space="preserve">In contrast, below </w:t>
      </w:r>
      <w:r w:rsidRPr="00AB43E7">
        <w:t xml:space="preserve">is </w:t>
      </w:r>
      <w:r>
        <w:t>a department map</w:t>
      </w:r>
      <w:r w:rsidRPr="00AB43E7">
        <w:t xml:space="preserve"> from a county children services agency with a budget in excess of $50 million</w:t>
      </w:r>
      <w:r>
        <w:t>.</w:t>
      </w:r>
    </w:p>
    <w:p w14:paraId="57B4A6AA" w14:textId="77777777" w:rsidR="001B0A2B" w:rsidRDefault="001B0A2B" w:rsidP="00A45ECC"/>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42440886" w14:textId="77777777" w:rsidTr="00A34E81">
        <w:trPr>
          <w:trHeight w:val="296"/>
          <w:jc w:val="center"/>
        </w:trPr>
        <w:tc>
          <w:tcPr>
            <w:tcW w:w="9548" w:type="dxa"/>
            <w:gridSpan w:val="12"/>
          </w:tcPr>
          <w:p w14:paraId="486ABF91" w14:textId="77777777" w:rsidR="001B0A2B" w:rsidRPr="00A34E81" w:rsidRDefault="001B0A2B" w:rsidP="00A45ECC">
            <w:pPr>
              <w:jc w:val="center"/>
            </w:pPr>
            <w:r w:rsidRPr="00A34E81">
              <w:t>Board of Directors</w:t>
            </w:r>
          </w:p>
        </w:tc>
      </w:tr>
      <w:tr w:rsidR="001B0A2B" w:rsidRPr="00A34E81" w14:paraId="59574F34" w14:textId="77777777" w:rsidTr="00A34E81">
        <w:trPr>
          <w:trHeight w:val="296"/>
          <w:jc w:val="center"/>
        </w:trPr>
        <w:tc>
          <w:tcPr>
            <w:tcW w:w="4773" w:type="dxa"/>
            <w:gridSpan w:val="6"/>
            <w:tcBorders>
              <w:right w:val="single" w:sz="8" w:space="0" w:color="auto"/>
            </w:tcBorders>
          </w:tcPr>
          <w:p w14:paraId="4707D745" w14:textId="77777777" w:rsidR="001B0A2B" w:rsidRPr="00A34E81" w:rsidRDefault="001B0A2B" w:rsidP="00A45ECC">
            <w:pPr>
              <w:jc w:val="center"/>
            </w:pPr>
          </w:p>
        </w:tc>
        <w:tc>
          <w:tcPr>
            <w:tcW w:w="4775" w:type="dxa"/>
            <w:gridSpan w:val="6"/>
            <w:tcBorders>
              <w:left w:val="single" w:sz="8" w:space="0" w:color="auto"/>
            </w:tcBorders>
          </w:tcPr>
          <w:p w14:paraId="12DA3CB3" w14:textId="77777777" w:rsidR="001B0A2B" w:rsidRPr="00A34E81" w:rsidRDefault="001B0A2B" w:rsidP="00A45ECC">
            <w:pPr>
              <w:jc w:val="center"/>
            </w:pPr>
          </w:p>
        </w:tc>
      </w:tr>
      <w:tr w:rsidR="001B0A2B" w:rsidRPr="00A34E81" w14:paraId="235E0860" w14:textId="77777777" w:rsidTr="00A34E81">
        <w:trPr>
          <w:jc w:val="center"/>
        </w:trPr>
        <w:tc>
          <w:tcPr>
            <w:tcW w:w="1589" w:type="dxa"/>
            <w:gridSpan w:val="2"/>
            <w:tcBorders>
              <w:right w:val="single" w:sz="8" w:space="0" w:color="auto"/>
            </w:tcBorders>
          </w:tcPr>
          <w:p w14:paraId="0586763B" w14:textId="77777777" w:rsidR="001B0A2B" w:rsidRPr="00A34E81" w:rsidRDefault="001B0A2B" w:rsidP="00A45ECC">
            <w:pPr>
              <w:jc w:val="center"/>
            </w:pPr>
          </w:p>
        </w:tc>
        <w:tc>
          <w:tcPr>
            <w:tcW w:w="1591" w:type="dxa"/>
            <w:gridSpan w:val="2"/>
            <w:tcBorders>
              <w:top w:val="single" w:sz="8" w:space="0" w:color="auto"/>
              <w:left w:val="single" w:sz="8" w:space="0" w:color="auto"/>
            </w:tcBorders>
          </w:tcPr>
          <w:p w14:paraId="12725DF9" w14:textId="77777777" w:rsidR="001B0A2B" w:rsidRPr="00A34E81" w:rsidRDefault="001B0A2B" w:rsidP="00A45ECC">
            <w:pPr>
              <w:jc w:val="center"/>
            </w:pPr>
          </w:p>
        </w:tc>
        <w:tc>
          <w:tcPr>
            <w:tcW w:w="1593" w:type="dxa"/>
            <w:gridSpan w:val="2"/>
            <w:tcBorders>
              <w:top w:val="single" w:sz="8" w:space="0" w:color="auto"/>
              <w:right w:val="single" w:sz="8" w:space="0" w:color="auto"/>
            </w:tcBorders>
          </w:tcPr>
          <w:p w14:paraId="488BD733" w14:textId="77777777" w:rsidR="001B0A2B" w:rsidRPr="00A34E81" w:rsidRDefault="001B0A2B" w:rsidP="00A45ECC">
            <w:pPr>
              <w:jc w:val="center"/>
            </w:pPr>
          </w:p>
        </w:tc>
        <w:tc>
          <w:tcPr>
            <w:tcW w:w="1592" w:type="dxa"/>
            <w:gridSpan w:val="2"/>
            <w:tcBorders>
              <w:top w:val="single" w:sz="8" w:space="0" w:color="auto"/>
              <w:left w:val="single" w:sz="8" w:space="0" w:color="auto"/>
            </w:tcBorders>
          </w:tcPr>
          <w:p w14:paraId="37CB8CC7" w14:textId="77777777" w:rsidR="001B0A2B" w:rsidRPr="00A34E81" w:rsidRDefault="001B0A2B" w:rsidP="00A45ECC">
            <w:pPr>
              <w:jc w:val="center"/>
            </w:pPr>
          </w:p>
        </w:tc>
        <w:tc>
          <w:tcPr>
            <w:tcW w:w="1591" w:type="dxa"/>
            <w:gridSpan w:val="2"/>
            <w:tcBorders>
              <w:top w:val="single" w:sz="8" w:space="0" w:color="auto"/>
              <w:right w:val="single" w:sz="8" w:space="0" w:color="auto"/>
            </w:tcBorders>
          </w:tcPr>
          <w:p w14:paraId="16E4928D" w14:textId="77777777" w:rsidR="001B0A2B" w:rsidRPr="00A34E81" w:rsidRDefault="001B0A2B" w:rsidP="00A45ECC">
            <w:pPr>
              <w:jc w:val="center"/>
            </w:pPr>
          </w:p>
        </w:tc>
        <w:tc>
          <w:tcPr>
            <w:tcW w:w="1592" w:type="dxa"/>
            <w:gridSpan w:val="2"/>
            <w:tcBorders>
              <w:left w:val="single" w:sz="8" w:space="0" w:color="auto"/>
            </w:tcBorders>
          </w:tcPr>
          <w:p w14:paraId="59D6E00C" w14:textId="77777777" w:rsidR="001B0A2B" w:rsidRPr="00A34E81" w:rsidRDefault="001B0A2B" w:rsidP="00A45ECC">
            <w:pPr>
              <w:jc w:val="center"/>
            </w:pPr>
          </w:p>
        </w:tc>
      </w:tr>
      <w:tr w:rsidR="001B0A2B" w:rsidRPr="00A34E81" w14:paraId="0534BA83" w14:textId="77777777" w:rsidTr="00A34E81">
        <w:trPr>
          <w:jc w:val="center"/>
        </w:trPr>
        <w:tc>
          <w:tcPr>
            <w:tcW w:w="3180" w:type="dxa"/>
            <w:gridSpan w:val="4"/>
          </w:tcPr>
          <w:p w14:paraId="69740072" w14:textId="77777777" w:rsidR="001B0A2B" w:rsidRPr="00A34E81" w:rsidRDefault="001B0A2B" w:rsidP="00A45ECC">
            <w:pPr>
              <w:jc w:val="center"/>
            </w:pPr>
            <w:r w:rsidRPr="00A34E81">
              <w:t>Planning &amp; Programs Committee</w:t>
            </w:r>
          </w:p>
        </w:tc>
        <w:tc>
          <w:tcPr>
            <w:tcW w:w="1593" w:type="dxa"/>
            <w:gridSpan w:val="2"/>
            <w:tcBorders>
              <w:right w:val="single" w:sz="8" w:space="0" w:color="auto"/>
            </w:tcBorders>
          </w:tcPr>
          <w:p w14:paraId="224210C0" w14:textId="77777777" w:rsidR="001B0A2B" w:rsidRPr="00A34E81" w:rsidRDefault="001B0A2B" w:rsidP="00A45ECC">
            <w:pPr>
              <w:jc w:val="center"/>
            </w:pPr>
          </w:p>
        </w:tc>
        <w:tc>
          <w:tcPr>
            <w:tcW w:w="1592" w:type="dxa"/>
            <w:gridSpan w:val="2"/>
            <w:tcBorders>
              <w:left w:val="single" w:sz="8" w:space="0" w:color="auto"/>
            </w:tcBorders>
          </w:tcPr>
          <w:p w14:paraId="5B89487A" w14:textId="77777777" w:rsidR="001B0A2B" w:rsidRPr="00A34E81" w:rsidRDefault="001B0A2B" w:rsidP="00A45ECC">
            <w:pPr>
              <w:jc w:val="center"/>
            </w:pPr>
          </w:p>
        </w:tc>
        <w:tc>
          <w:tcPr>
            <w:tcW w:w="3183" w:type="dxa"/>
            <w:gridSpan w:val="4"/>
          </w:tcPr>
          <w:p w14:paraId="3CAE4909" w14:textId="77777777" w:rsidR="001B0A2B" w:rsidRPr="00A34E81" w:rsidRDefault="001B0A2B" w:rsidP="00A45ECC">
            <w:pPr>
              <w:jc w:val="center"/>
            </w:pPr>
            <w:r w:rsidRPr="00A34E81">
              <w:t>Resources Committee</w:t>
            </w:r>
          </w:p>
        </w:tc>
      </w:tr>
      <w:tr w:rsidR="001B0A2B" w:rsidRPr="00A34E81" w14:paraId="09D7035D" w14:textId="77777777" w:rsidTr="00A34E81">
        <w:trPr>
          <w:trHeight w:val="296"/>
          <w:jc w:val="center"/>
        </w:trPr>
        <w:tc>
          <w:tcPr>
            <w:tcW w:w="9548" w:type="dxa"/>
            <w:gridSpan w:val="12"/>
          </w:tcPr>
          <w:p w14:paraId="52E3D7B4" w14:textId="77777777" w:rsidR="001B0A2B" w:rsidRPr="00A34E81" w:rsidRDefault="001B0A2B" w:rsidP="00A45ECC">
            <w:pPr>
              <w:jc w:val="center"/>
            </w:pPr>
            <w:r w:rsidRPr="00A34E81">
              <w:t>Executive Director</w:t>
            </w:r>
          </w:p>
        </w:tc>
      </w:tr>
      <w:tr w:rsidR="001B0A2B" w:rsidRPr="00A34E81" w14:paraId="322F53EF" w14:textId="77777777" w:rsidTr="00A34E81">
        <w:trPr>
          <w:trHeight w:val="296"/>
          <w:jc w:val="center"/>
        </w:trPr>
        <w:tc>
          <w:tcPr>
            <w:tcW w:w="4773" w:type="dxa"/>
            <w:gridSpan w:val="6"/>
            <w:tcBorders>
              <w:right w:val="single" w:sz="8" w:space="0" w:color="auto"/>
            </w:tcBorders>
          </w:tcPr>
          <w:p w14:paraId="18A8BAA3" w14:textId="77777777" w:rsidR="001B0A2B" w:rsidRPr="00A34E81" w:rsidRDefault="001B0A2B" w:rsidP="00A45ECC">
            <w:pPr>
              <w:jc w:val="center"/>
            </w:pPr>
          </w:p>
        </w:tc>
        <w:tc>
          <w:tcPr>
            <w:tcW w:w="4775" w:type="dxa"/>
            <w:gridSpan w:val="6"/>
            <w:tcBorders>
              <w:left w:val="single" w:sz="8" w:space="0" w:color="auto"/>
            </w:tcBorders>
          </w:tcPr>
          <w:p w14:paraId="1C0CCD5E" w14:textId="77777777" w:rsidR="001B0A2B" w:rsidRPr="00A34E81" w:rsidRDefault="001B0A2B" w:rsidP="00A45ECC">
            <w:pPr>
              <w:jc w:val="center"/>
            </w:pPr>
          </w:p>
        </w:tc>
      </w:tr>
      <w:tr w:rsidR="001B0A2B" w:rsidRPr="00A34E81" w14:paraId="3E7BBD62" w14:textId="77777777" w:rsidTr="00A34E81">
        <w:trPr>
          <w:jc w:val="center"/>
        </w:trPr>
        <w:tc>
          <w:tcPr>
            <w:tcW w:w="793" w:type="dxa"/>
            <w:tcBorders>
              <w:right w:val="single" w:sz="8" w:space="0" w:color="auto"/>
            </w:tcBorders>
          </w:tcPr>
          <w:p w14:paraId="5CB3C7EC" w14:textId="77777777" w:rsidR="001B0A2B" w:rsidRPr="00A34E81" w:rsidRDefault="001B0A2B" w:rsidP="00A45ECC">
            <w:pPr>
              <w:jc w:val="center"/>
            </w:pPr>
          </w:p>
        </w:tc>
        <w:tc>
          <w:tcPr>
            <w:tcW w:w="796" w:type="dxa"/>
            <w:tcBorders>
              <w:top w:val="single" w:sz="8" w:space="0" w:color="auto"/>
              <w:left w:val="single" w:sz="8" w:space="0" w:color="auto"/>
            </w:tcBorders>
          </w:tcPr>
          <w:p w14:paraId="7809893D" w14:textId="77777777" w:rsidR="001B0A2B" w:rsidRPr="00A34E81" w:rsidRDefault="001B0A2B" w:rsidP="00A45ECC">
            <w:pPr>
              <w:jc w:val="center"/>
            </w:pPr>
          </w:p>
        </w:tc>
        <w:tc>
          <w:tcPr>
            <w:tcW w:w="796" w:type="dxa"/>
            <w:tcBorders>
              <w:top w:val="single" w:sz="8" w:space="0" w:color="auto"/>
              <w:right w:val="single" w:sz="8" w:space="0" w:color="auto"/>
            </w:tcBorders>
          </w:tcPr>
          <w:p w14:paraId="20E2E791" w14:textId="77777777" w:rsidR="001B0A2B" w:rsidRPr="00A34E81" w:rsidRDefault="001B0A2B" w:rsidP="00A45ECC">
            <w:pPr>
              <w:jc w:val="center"/>
            </w:pPr>
          </w:p>
        </w:tc>
        <w:tc>
          <w:tcPr>
            <w:tcW w:w="795" w:type="dxa"/>
            <w:tcBorders>
              <w:top w:val="single" w:sz="8" w:space="0" w:color="auto"/>
              <w:left w:val="single" w:sz="8" w:space="0" w:color="auto"/>
            </w:tcBorders>
          </w:tcPr>
          <w:p w14:paraId="3BDA69A3" w14:textId="77777777" w:rsidR="001B0A2B" w:rsidRPr="00A34E81" w:rsidRDefault="001B0A2B" w:rsidP="00A45ECC">
            <w:pPr>
              <w:jc w:val="center"/>
            </w:pPr>
          </w:p>
        </w:tc>
        <w:tc>
          <w:tcPr>
            <w:tcW w:w="796" w:type="dxa"/>
            <w:tcBorders>
              <w:top w:val="single" w:sz="8" w:space="0" w:color="auto"/>
              <w:right w:val="single" w:sz="8" w:space="0" w:color="auto"/>
            </w:tcBorders>
          </w:tcPr>
          <w:p w14:paraId="45136263" w14:textId="77777777" w:rsidR="001B0A2B" w:rsidRPr="00A34E81" w:rsidRDefault="001B0A2B" w:rsidP="00A45ECC">
            <w:pPr>
              <w:jc w:val="center"/>
            </w:pPr>
          </w:p>
        </w:tc>
        <w:tc>
          <w:tcPr>
            <w:tcW w:w="797" w:type="dxa"/>
            <w:tcBorders>
              <w:top w:val="single" w:sz="8" w:space="0" w:color="auto"/>
              <w:left w:val="single" w:sz="8" w:space="0" w:color="auto"/>
            </w:tcBorders>
          </w:tcPr>
          <w:p w14:paraId="13B25772" w14:textId="77777777" w:rsidR="001B0A2B" w:rsidRPr="00A34E81" w:rsidRDefault="001B0A2B" w:rsidP="00A45ECC">
            <w:pPr>
              <w:jc w:val="center"/>
            </w:pPr>
          </w:p>
        </w:tc>
        <w:tc>
          <w:tcPr>
            <w:tcW w:w="795" w:type="dxa"/>
            <w:tcBorders>
              <w:top w:val="single" w:sz="8" w:space="0" w:color="auto"/>
              <w:right w:val="single" w:sz="8" w:space="0" w:color="auto"/>
            </w:tcBorders>
          </w:tcPr>
          <w:p w14:paraId="3BD15DF9" w14:textId="77777777" w:rsidR="001B0A2B" w:rsidRPr="00A34E81" w:rsidRDefault="001B0A2B" w:rsidP="00A45ECC">
            <w:pPr>
              <w:jc w:val="center"/>
            </w:pPr>
          </w:p>
        </w:tc>
        <w:tc>
          <w:tcPr>
            <w:tcW w:w="797" w:type="dxa"/>
            <w:tcBorders>
              <w:top w:val="single" w:sz="8" w:space="0" w:color="auto"/>
              <w:left w:val="single" w:sz="8" w:space="0" w:color="auto"/>
            </w:tcBorders>
          </w:tcPr>
          <w:p w14:paraId="6A0EDDB7" w14:textId="77777777" w:rsidR="001B0A2B" w:rsidRPr="00A34E81" w:rsidRDefault="001B0A2B" w:rsidP="00A45ECC">
            <w:pPr>
              <w:jc w:val="center"/>
            </w:pPr>
          </w:p>
        </w:tc>
        <w:tc>
          <w:tcPr>
            <w:tcW w:w="796" w:type="dxa"/>
            <w:tcBorders>
              <w:top w:val="single" w:sz="8" w:space="0" w:color="auto"/>
              <w:right w:val="single" w:sz="8" w:space="0" w:color="auto"/>
            </w:tcBorders>
          </w:tcPr>
          <w:p w14:paraId="575CA187" w14:textId="77777777" w:rsidR="001B0A2B" w:rsidRPr="00A34E81" w:rsidRDefault="001B0A2B" w:rsidP="00A45ECC">
            <w:pPr>
              <w:jc w:val="center"/>
            </w:pPr>
          </w:p>
        </w:tc>
        <w:tc>
          <w:tcPr>
            <w:tcW w:w="795" w:type="dxa"/>
            <w:tcBorders>
              <w:top w:val="single" w:sz="8" w:space="0" w:color="auto"/>
              <w:left w:val="single" w:sz="8" w:space="0" w:color="auto"/>
            </w:tcBorders>
          </w:tcPr>
          <w:p w14:paraId="17AD8F0A" w14:textId="77777777" w:rsidR="001B0A2B" w:rsidRPr="00A34E81" w:rsidRDefault="001B0A2B" w:rsidP="00A45ECC">
            <w:pPr>
              <w:jc w:val="center"/>
            </w:pPr>
          </w:p>
        </w:tc>
        <w:tc>
          <w:tcPr>
            <w:tcW w:w="796" w:type="dxa"/>
            <w:tcBorders>
              <w:top w:val="single" w:sz="8" w:space="0" w:color="auto"/>
              <w:right w:val="single" w:sz="8" w:space="0" w:color="auto"/>
            </w:tcBorders>
          </w:tcPr>
          <w:p w14:paraId="785521AF" w14:textId="77777777" w:rsidR="001B0A2B" w:rsidRPr="00A34E81" w:rsidRDefault="001B0A2B" w:rsidP="00A45ECC">
            <w:pPr>
              <w:jc w:val="center"/>
            </w:pPr>
          </w:p>
        </w:tc>
        <w:tc>
          <w:tcPr>
            <w:tcW w:w="796" w:type="dxa"/>
            <w:tcBorders>
              <w:left w:val="single" w:sz="8" w:space="0" w:color="auto"/>
            </w:tcBorders>
          </w:tcPr>
          <w:p w14:paraId="74FA3979" w14:textId="77777777" w:rsidR="001B0A2B" w:rsidRPr="00A34E81" w:rsidRDefault="001B0A2B" w:rsidP="00A45ECC">
            <w:pPr>
              <w:jc w:val="center"/>
            </w:pPr>
          </w:p>
        </w:tc>
      </w:tr>
      <w:tr w:rsidR="001B0A2B" w:rsidRPr="00A34E81" w14:paraId="784F2D93" w14:textId="77777777" w:rsidTr="00A34E81">
        <w:trPr>
          <w:jc w:val="center"/>
        </w:trPr>
        <w:tc>
          <w:tcPr>
            <w:tcW w:w="1589" w:type="dxa"/>
            <w:gridSpan w:val="2"/>
          </w:tcPr>
          <w:p w14:paraId="2C1D3E22" w14:textId="77777777" w:rsidR="001B0A2B" w:rsidRPr="00A34E81" w:rsidRDefault="001B0A2B" w:rsidP="00A45ECC">
            <w:pPr>
              <w:jc w:val="center"/>
            </w:pPr>
            <w:r w:rsidRPr="00A34E81">
              <w:t>Fiscal Services</w:t>
            </w:r>
          </w:p>
        </w:tc>
        <w:tc>
          <w:tcPr>
            <w:tcW w:w="1591" w:type="dxa"/>
            <w:gridSpan w:val="2"/>
          </w:tcPr>
          <w:p w14:paraId="78E5568B" w14:textId="612C4E2F" w:rsidR="001B0A2B" w:rsidRPr="00A34E81" w:rsidRDefault="001B0A2B" w:rsidP="00A34E81">
            <w:pPr>
              <w:jc w:val="center"/>
            </w:pPr>
            <w:r w:rsidRPr="00A34E81">
              <w:t xml:space="preserve">Public Relations </w:t>
            </w:r>
            <w:r w:rsidR="00A34E81">
              <w:br/>
            </w:r>
            <w:r w:rsidRPr="00A34E81">
              <w:t xml:space="preserve">&amp; </w:t>
            </w:r>
            <w:r w:rsidR="00A34E81">
              <w:t>Marketing</w:t>
            </w:r>
          </w:p>
        </w:tc>
        <w:tc>
          <w:tcPr>
            <w:tcW w:w="1593" w:type="dxa"/>
            <w:gridSpan w:val="2"/>
          </w:tcPr>
          <w:p w14:paraId="11361B8B" w14:textId="4C20FC87" w:rsidR="001B0A2B" w:rsidRPr="00A34E81" w:rsidRDefault="001B0A2B" w:rsidP="00A34E81">
            <w:pPr>
              <w:jc w:val="center"/>
            </w:pPr>
            <w:r w:rsidRPr="00A34E81">
              <w:t>Human Resourc</w:t>
            </w:r>
            <w:r w:rsidR="00A34E81">
              <w:t>es</w:t>
            </w:r>
          </w:p>
        </w:tc>
        <w:tc>
          <w:tcPr>
            <w:tcW w:w="1592" w:type="dxa"/>
            <w:gridSpan w:val="2"/>
          </w:tcPr>
          <w:p w14:paraId="63CB5F83" w14:textId="77777777" w:rsidR="001B0A2B" w:rsidRPr="00A34E81" w:rsidRDefault="001B0A2B" w:rsidP="00A45ECC">
            <w:pPr>
              <w:jc w:val="center"/>
            </w:pPr>
            <w:r w:rsidRPr="00A34E81">
              <w:t>Legal &amp; Risk Management</w:t>
            </w:r>
          </w:p>
        </w:tc>
        <w:tc>
          <w:tcPr>
            <w:tcW w:w="1591" w:type="dxa"/>
            <w:gridSpan w:val="2"/>
          </w:tcPr>
          <w:p w14:paraId="0C1C1164" w14:textId="014DBA42" w:rsidR="001B0A2B" w:rsidRPr="00A34E81" w:rsidRDefault="001B0A2B" w:rsidP="00A45ECC">
            <w:pPr>
              <w:jc w:val="center"/>
            </w:pPr>
            <w:r w:rsidRPr="00A34E81">
              <w:t xml:space="preserve">Organization Research </w:t>
            </w:r>
            <w:r w:rsidR="00A34E81">
              <w:br/>
            </w:r>
            <w:r w:rsidRPr="00A34E81">
              <w:t>&amp; Evaluation</w:t>
            </w:r>
          </w:p>
        </w:tc>
        <w:tc>
          <w:tcPr>
            <w:tcW w:w="1592" w:type="dxa"/>
            <w:gridSpan w:val="2"/>
          </w:tcPr>
          <w:p w14:paraId="2BD3D2EA" w14:textId="77777777" w:rsidR="001B0A2B" w:rsidRPr="00A34E81" w:rsidRDefault="001B0A2B" w:rsidP="00A45ECC">
            <w:pPr>
              <w:jc w:val="center"/>
            </w:pPr>
            <w:r w:rsidRPr="00A34E81">
              <w:t>Social Services</w:t>
            </w:r>
          </w:p>
        </w:tc>
      </w:tr>
    </w:tbl>
    <w:p w14:paraId="1094670D" w14:textId="77777777" w:rsidR="001B0A2B" w:rsidRPr="00AB43E7" w:rsidRDefault="001B0A2B" w:rsidP="001B0A2B"/>
    <w:p w14:paraId="284220EF" w14:textId="77777777" w:rsidR="001B0A2B" w:rsidRDefault="001B0A2B" w:rsidP="001B0A2B">
      <w:r>
        <w:t>T</w:t>
      </w:r>
      <w:r w:rsidRPr="00AB43E7">
        <w:t xml:space="preserve">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0BF6480B" w14:textId="77777777" w:rsidR="001B0A2B" w:rsidRPr="00AB43E7" w:rsidRDefault="001B0A2B" w:rsidP="001B0A2B"/>
    <w:p w14:paraId="023691F6" w14:textId="77777777" w:rsidR="001B0A2B" w:rsidRDefault="001B0A2B" w:rsidP="001B0A2B">
      <w:pPr>
        <w:pStyle w:val="Heading3"/>
      </w:pPr>
      <w:bookmarkStart w:id="50" w:name="_Toc262564614"/>
      <w:bookmarkStart w:id="51" w:name="_Toc264188315"/>
      <w:bookmarkStart w:id="52" w:name="_Toc265049421"/>
      <w:bookmarkStart w:id="53" w:name="_Toc265747179"/>
      <w:bookmarkStart w:id="54" w:name="_Toc266281091"/>
      <w:bookmarkStart w:id="55" w:name="_Toc268190448"/>
      <w:bookmarkStart w:id="56" w:name="_Toc444863498"/>
      <w:bookmarkStart w:id="57" w:name="_Toc445039792"/>
      <w:bookmarkStart w:id="58" w:name="_Toc445043996"/>
      <w:bookmarkEnd w:id="48"/>
      <w:bookmarkEnd w:id="49"/>
      <w:r>
        <w:t>Making Goals</w:t>
      </w:r>
      <w:bookmarkEnd w:id="50"/>
      <w:bookmarkEnd w:id="51"/>
      <w:bookmarkEnd w:id="52"/>
      <w:bookmarkEnd w:id="53"/>
      <w:bookmarkEnd w:id="54"/>
      <w:bookmarkEnd w:id="55"/>
      <w:bookmarkEnd w:id="56"/>
      <w:bookmarkEnd w:id="57"/>
      <w:bookmarkEnd w:id="58"/>
    </w:p>
    <w:p w14:paraId="028A342E" w14:textId="77777777" w:rsidR="001B0A2B" w:rsidRDefault="001B0A2B" w:rsidP="001B0A2B"/>
    <w:p w14:paraId="0B0089D4" w14:textId="77777777" w:rsidR="001B0A2B" w:rsidRDefault="001B0A2B" w:rsidP="001B0A2B">
      <w:r w:rsidRPr="000F281F">
        <w:t xml:space="preserve">When it comes to building </w:t>
      </w:r>
      <w:r>
        <w:t>goals</w:t>
      </w:r>
      <w:r w:rsidRPr="000F281F">
        <w:t xml:space="preserve">, John Bryson’s final two questions of his five-question strategy-development process apply: </w:t>
      </w:r>
    </w:p>
    <w:p w14:paraId="2EB44E92" w14:textId="77777777" w:rsidR="001B0A2B" w:rsidRDefault="001B0A2B" w:rsidP="001B0A2B"/>
    <w:p w14:paraId="563710F9" w14:textId="77777777" w:rsidR="001B0A2B" w:rsidRPr="000F281F" w:rsidRDefault="001B0A2B" w:rsidP="001B0A2B">
      <w:pPr>
        <w:numPr>
          <w:ilvl w:val="0"/>
          <w:numId w:val="66"/>
        </w:numPr>
        <w:ind w:left="720" w:firstLine="0"/>
      </w:pPr>
      <w:r w:rsidRPr="000F281F">
        <w:t>What major actions (with existing staff and within existing job descriptions) must be taken within the next year (or two) to implement the major proposals?</w:t>
      </w:r>
    </w:p>
    <w:p w14:paraId="1992F13B" w14:textId="77777777" w:rsidR="001B0A2B" w:rsidRDefault="001B0A2B" w:rsidP="001B0A2B">
      <w:pPr>
        <w:numPr>
          <w:ilvl w:val="0"/>
          <w:numId w:val="66"/>
        </w:numPr>
        <w:ind w:left="720" w:firstLine="0"/>
      </w:pPr>
      <w:r w:rsidRPr="000F281F">
        <w:t>What specific steps must be taken within the next six months to implement the major proposals, and who is responsible?</w:t>
      </w:r>
      <w:r w:rsidRPr="000F281F">
        <w:rPr>
          <w:rStyle w:val="EndnoteReference"/>
        </w:rPr>
        <w:endnoteReference w:id="10"/>
      </w:r>
    </w:p>
    <w:p w14:paraId="353D36EE" w14:textId="77777777" w:rsidR="001B0A2B" w:rsidRDefault="001B0A2B" w:rsidP="001B0A2B">
      <w:pPr>
        <w:ind w:left="720"/>
      </w:pPr>
    </w:p>
    <w:p w14:paraId="6D775BF3" w14:textId="04D9E15B" w:rsidR="00A45ECC" w:rsidRDefault="001B0A2B" w:rsidP="00FE7521">
      <w:pPr>
        <w:rPr>
          <w:b/>
        </w:rPr>
      </w:pPr>
      <w:r>
        <w:t>These two questions represent goals and action steps respectively. Not all goals have action steps, but many do and most should.</w:t>
      </w:r>
      <w:bookmarkStart w:id="59" w:name="_Toc268190449"/>
      <w:bookmarkStart w:id="60" w:name="_Toc444863499"/>
      <w:r w:rsidR="00A45ECC">
        <w:br w:type="page"/>
      </w:r>
    </w:p>
    <w:p w14:paraId="11816F19" w14:textId="2166527D" w:rsidR="001B0A2B" w:rsidRDefault="001B0A2B" w:rsidP="001B0A2B">
      <w:pPr>
        <w:pStyle w:val="Heading4"/>
      </w:pPr>
      <w:r>
        <w:lastRenderedPageBreak/>
        <w:t>Generate Your Ideas</w:t>
      </w:r>
      <w:bookmarkEnd w:id="59"/>
      <w:bookmarkEnd w:id="60"/>
    </w:p>
    <w:p w14:paraId="2D8FDDD6" w14:textId="77777777" w:rsidR="001B0A2B" w:rsidRDefault="001B0A2B" w:rsidP="001B0A2B"/>
    <w:p w14:paraId="033E26B9" w14:textId="77777777" w:rsidR="001B0A2B" w:rsidRDefault="001B0A2B" w:rsidP="001B0A2B">
      <w:r>
        <w:t xml:space="preserve">There are a variety of ways to generate goals for a department. </w:t>
      </w:r>
      <w:bookmarkStart w:id="61" w:name="_Toc25299980"/>
      <w:bookmarkStart w:id="62" w:name="_Toc25300148"/>
      <w:bookmarkStart w:id="63" w:name="_Toc30342491"/>
      <w:bookmarkStart w:id="64"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026041BB" w14:textId="77777777" w:rsidR="001B0A2B" w:rsidRDefault="001B0A2B" w:rsidP="001B0A2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234583B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1C65118" w14:textId="77777777" w:rsidR="00FE7521" w:rsidRPr="00FE7521" w:rsidRDefault="00FE7521" w:rsidP="00A45ECC">
            <w:pPr>
              <w:tabs>
                <w:tab w:val="left" w:pos="376"/>
                <w:tab w:val="right" w:pos="2236"/>
              </w:tabs>
              <w:jc w:val="right"/>
              <w:rPr>
                <w:rFonts w:cs="Arial"/>
              </w:rPr>
            </w:pP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7021CBFF" w14:textId="77777777" w:rsidR="00FE7521" w:rsidRPr="00FE7521" w:rsidRDefault="00FE7521" w:rsidP="00FE7521">
            <w:pPr>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5B9BD65E" w14:textId="77777777" w:rsidR="00FE7521" w:rsidRPr="00FE7521" w:rsidRDefault="00FE7521" w:rsidP="00FE7521">
            <w:pPr>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047BC12C" w14:textId="77777777" w:rsidR="00FE7521" w:rsidRPr="00FE7521" w:rsidRDefault="00FE7521" w:rsidP="00FE7521">
            <w:pPr>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1AAE737A" w14:textId="77777777" w:rsidR="00FE7521" w:rsidRPr="00FE7521" w:rsidRDefault="00FE7521" w:rsidP="00FE7521">
            <w:pPr>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C68AC5C" w14:textId="3A925CF5" w:rsidR="00FE7521" w:rsidRPr="00FE7521" w:rsidRDefault="00FE7521" w:rsidP="00FE7521">
            <w:pPr>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C5C7D74" w14:textId="04F95619" w:rsidR="00FE7521" w:rsidRPr="00FE7521" w:rsidRDefault="00FE7521" w:rsidP="00FE7521">
            <w:pPr>
              <w:jc w:val="center"/>
              <w:rPr>
                <w:rFonts w:cs="Arial"/>
              </w:rPr>
            </w:pPr>
            <w:r w:rsidRPr="00FE7521">
              <w:rPr>
                <w:rFonts w:cs="Arial"/>
              </w:rPr>
              <w:t>Next Year</w:t>
            </w:r>
          </w:p>
        </w:tc>
      </w:tr>
      <w:tr w:rsidR="001B0A2B" w:rsidRPr="00FE7521" w14:paraId="2917D32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CDABC47" w14:textId="77777777" w:rsidR="001B0A2B" w:rsidRPr="00FE7521" w:rsidRDefault="001B0A2B" w:rsidP="00A45ECC">
            <w:pPr>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2E75BD7F"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75F37279"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177B74C9" w14:textId="77777777" w:rsidR="001B0A2B" w:rsidRPr="00FE7521" w:rsidRDefault="001B0A2B" w:rsidP="00FE7521">
            <w:pPr>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763BFAFD" w14:textId="77777777" w:rsidR="001B0A2B" w:rsidRPr="00FE7521" w:rsidRDefault="001B0A2B" w:rsidP="00FE7521">
            <w:pPr>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7618B00C" w14:textId="02C184F5" w:rsidR="001B0A2B" w:rsidRPr="00FE7521" w:rsidRDefault="001B0A2B" w:rsidP="00FE7521">
            <w:pPr>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2C26AB2E" w14:textId="77777777" w:rsidR="001B0A2B" w:rsidRPr="00FE7521" w:rsidRDefault="001B0A2B" w:rsidP="00FE7521">
            <w:pPr>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6281D010" w14:textId="77777777" w:rsidR="001B0A2B" w:rsidRPr="00FE7521" w:rsidRDefault="001B0A2B" w:rsidP="00FE7521">
            <w:pPr>
              <w:jc w:val="center"/>
              <w:rPr>
                <w:rFonts w:cs="Arial"/>
              </w:rPr>
            </w:pPr>
          </w:p>
        </w:tc>
      </w:tr>
      <w:tr w:rsidR="001B0A2B" w:rsidRPr="00FE7521" w14:paraId="72AA8048"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120D2544" w14:textId="77777777" w:rsidR="001B0A2B" w:rsidRPr="00FE7521" w:rsidRDefault="001B0A2B" w:rsidP="00A45ECC">
            <w:pPr>
              <w:tabs>
                <w:tab w:val="left" w:pos="358"/>
              </w:tabs>
              <w:jc w:val="both"/>
              <w:rPr>
                <w:rFonts w:cs="Arial"/>
              </w:rPr>
            </w:pPr>
            <w:r w:rsidRPr="00FE7521">
              <w:rPr>
                <w:rFonts w:cs="Arial"/>
              </w:rPr>
              <w:t>Total Raised</w:t>
            </w:r>
          </w:p>
          <w:p w14:paraId="1D5B52DC" w14:textId="77777777" w:rsidR="001B0A2B" w:rsidRPr="00FE7521" w:rsidRDefault="001B0A2B" w:rsidP="00A45ECC">
            <w:pPr>
              <w:tabs>
                <w:tab w:val="left" w:pos="358"/>
              </w:tabs>
              <w:rPr>
                <w:rFonts w:cs="Arial"/>
              </w:rPr>
            </w:pPr>
            <w:r w:rsidRPr="00FE7521">
              <w:rPr>
                <w:rFonts w:cs="Arial"/>
              </w:rPr>
              <w:tab/>
              <w:t>Annual Fund</w:t>
            </w:r>
          </w:p>
          <w:p w14:paraId="53867B64" w14:textId="77777777" w:rsidR="001B0A2B" w:rsidRPr="00FE7521" w:rsidRDefault="001B0A2B" w:rsidP="00A45ECC">
            <w:pPr>
              <w:tabs>
                <w:tab w:val="left" w:pos="358"/>
              </w:tabs>
              <w:rPr>
                <w:rFonts w:cs="Arial"/>
              </w:rPr>
            </w:pPr>
            <w:r w:rsidRPr="00FE7521">
              <w:rPr>
                <w:rFonts w:cs="Arial"/>
              </w:rPr>
              <w:tab/>
              <w:t>Government</w:t>
            </w:r>
          </w:p>
          <w:p w14:paraId="69389161" w14:textId="77777777" w:rsidR="001B0A2B" w:rsidRPr="00FE7521" w:rsidRDefault="001B0A2B" w:rsidP="00A45ECC">
            <w:pPr>
              <w:tabs>
                <w:tab w:val="left" w:pos="358"/>
              </w:tabs>
              <w:rPr>
                <w:rFonts w:cs="Arial"/>
              </w:rPr>
            </w:pPr>
            <w:r w:rsidRPr="00FE7521">
              <w:rPr>
                <w:rFonts w:cs="Arial"/>
              </w:rPr>
              <w:tab/>
              <w:t>Legacies</w:t>
            </w:r>
          </w:p>
          <w:p w14:paraId="3A2E1F37" w14:textId="77777777" w:rsidR="001B0A2B" w:rsidRPr="00FE7521" w:rsidRDefault="001B0A2B" w:rsidP="00A45ECC">
            <w:pPr>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167046D1" w14:textId="77777777" w:rsidR="001B0A2B" w:rsidRPr="00FE7521" w:rsidRDefault="001B0A2B" w:rsidP="00A45ECC">
            <w:pPr>
              <w:jc w:val="right"/>
              <w:rPr>
                <w:rFonts w:cs="Arial"/>
              </w:rPr>
            </w:pPr>
            <w:r w:rsidRPr="00FE7521">
              <w:rPr>
                <w:rFonts w:cs="Arial"/>
              </w:rPr>
              <w:t>1,560</w:t>
            </w:r>
          </w:p>
          <w:p w14:paraId="6C597E7D" w14:textId="77777777" w:rsidR="001B0A2B" w:rsidRPr="00FE7521" w:rsidRDefault="001B0A2B" w:rsidP="00A45ECC">
            <w:pPr>
              <w:jc w:val="right"/>
              <w:rPr>
                <w:rFonts w:cs="Arial"/>
              </w:rPr>
            </w:pPr>
            <w:r w:rsidRPr="00FE7521">
              <w:rPr>
                <w:rFonts w:cs="Arial"/>
              </w:rPr>
              <w:t>280</w:t>
            </w:r>
          </w:p>
          <w:p w14:paraId="405674F3" w14:textId="77777777" w:rsidR="001B0A2B" w:rsidRPr="00FE7521" w:rsidRDefault="001B0A2B" w:rsidP="00A45ECC">
            <w:pPr>
              <w:jc w:val="right"/>
              <w:rPr>
                <w:rFonts w:cs="Arial"/>
              </w:rPr>
            </w:pPr>
            <w:r w:rsidRPr="00FE7521">
              <w:rPr>
                <w:rFonts w:cs="Arial"/>
              </w:rPr>
              <w:t>258</w:t>
            </w:r>
          </w:p>
          <w:p w14:paraId="4FD16BB6" w14:textId="77777777" w:rsidR="001B0A2B" w:rsidRPr="00FE7521" w:rsidRDefault="001B0A2B" w:rsidP="00A45ECC">
            <w:pPr>
              <w:jc w:val="right"/>
              <w:rPr>
                <w:rFonts w:cs="Arial"/>
              </w:rPr>
            </w:pPr>
            <w:r w:rsidRPr="00FE7521">
              <w:rPr>
                <w:rFonts w:cs="Arial"/>
              </w:rPr>
              <w:t>18</w:t>
            </w:r>
          </w:p>
          <w:p w14:paraId="301E125D" w14:textId="77777777" w:rsidR="001B0A2B" w:rsidRPr="00FE7521" w:rsidRDefault="001B0A2B" w:rsidP="00A45ECC">
            <w:pPr>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0CB34D2F" w14:textId="77777777" w:rsidR="001B0A2B" w:rsidRPr="00FE7521" w:rsidRDefault="001B0A2B" w:rsidP="00A45ECC">
            <w:pPr>
              <w:jc w:val="right"/>
              <w:rPr>
                <w:rFonts w:cs="Arial"/>
              </w:rPr>
            </w:pPr>
            <w:r w:rsidRPr="00FE7521">
              <w:rPr>
                <w:rFonts w:cs="Arial"/>
              </w:rPr>
              <w:t>1,680</w:t>
            </w:r>
          </w:p>
          <w:p w14:paraId="55A4BDEB" w14:textId="77777777" w:rsidR="001B0A2B" w:rsidRPr="00FE7521" w:rsidRDefault="001B0A2B" w:rsidP="00A45ECC">
            <w:pPr>
              <w:jc w:val="right"/>
              <w:rPr>
                <w:rFonts w:cs="Arial"/>
              </w:rPr>
            </w:pPr>
            <w:r w:rsidRPr="00FE7521">
              <w:rPr>
                <w:rFonts w:cs="Arial"/>
              </w:rPr>
              <w:t>332</w:t>
            </w:r>
          </w:p>
          <w:p w14:paraId="2C16C2E7" w14:textId="77777777" w:rsidR="001B0A2B" w:rsidRPr="00FE7521" w:rsidRDefault="001B0A2B" w:rsidP="00A45ECC">
            <w:pPr>
              <w:jc w:val="right"/>
              <w:rPr>
                <w:rFonts w:cs="Arial"/>
              </w:rPr>
            </w:pPr>
            <w:r w:rsidRPr="00FE7521">
              <w:rPr>
                <w:rFonts w:cs="Arial"/>
              </w:rPr>
              <w:t>279</w:t>
            </w:r>
          </w:p>
          <w:p w14:paraId="003FEC4B" w14:textId="77777777" w:rsidR="001B0A2B" w:rsidRPr="00FE7521" w:rsidRDefault="001B0A2B" w:rsidP="00A45ECC">
            <w:pPr>
              <w:jc w:val="right"/>
              <w:rPr>
                <w:rFonts w:cs="Arial"/>
              </w:rPr>
            </w:pPr>
            <w:r w:rsidRPr="00FE7521">
              <w:rPr>
                <w:rFonts w:cs="Arial"/>
              </w:rPr>
              <w:t>20</w:t>
            </w:r>
          </w:p>
          <w:p w14:paraId="2F589A97" w14:textId="77777777" w:rsidR="001B0A2B" w:rsidRPr="00FE7521" w:rsidRDefault="001B0A2B" w:rsidP="00A45ECC">
            <w:pPr>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752F662D" w14:textId="77777777" w:rsidR="001B0A2B" w:rsidRPr="00FE7521" w:rsidRDefault="001B0A2B" w:rsidP="00A45ECC">
            <w:pPr>
              <w:jc w:val="right"/>
              <w:rPr>
                <w:rFonts w:cs="Arial"/>
              </w:rPr>
            </w:pPr>
            <w:r w:rsidRPr="00FE7521">
              <w:rPr>
                <w:rFonts w:cs="Arial"/>
              </w:rPr>
              <w:t>1,740</w:t>
            </w:r>
          </w:p>
          <w:p w14:paraId="366FB3F9" w14:textId="77777777" w:rsidR="001B0A2B" w:rsidRPr="00FE7521" w:rsidRDefault="001B0A2B" w:rsidP="00A45ECC">
            <w:pPr>
              <w:jc w:val="right"/>
              <w:rPr>
                <w:rFonts w:cs="Arial"/>
              </w:rPr>
            </w:pPr>
            <w:r w:rsidRPr="00FE7521">
              <w:rPr>
                <w:rFonts w:cs="Arial"/>
              </w:rPr>
              <w:t>360</w:t>
            </w:r>
          </w:p>
          <w:p w14:paraId="76583963" w14:textId="77777777" w:rsidR="001B0A2B" w:rsidRPr="00FE7521" w:rsidRDefault="001B0A2B" w:rsidP="00A45ECC">
            <w:pPr>
              <w:jc w:val="right"/>
              <w:rPr>
                <w:rFonts w:cs="Arial"/>
              </w:rPr>
            </w:pPr>
            <w:r w:rsidRPr="00FE7521">
              <w:rPr>
                <w:rFonts w:cs="Arial"/>
              </w:rPr>
              <w:t>391</w:t>
            </w:r>
          </w:p>
          <w:p w14:paraId="319E7451" w14:textId="77777777" w:rsidR="001B0A2B" w:rsidRPr="00FE7521" w:rsidRDefault="001B0A2B" w:rsidP="00A45ECC">
            <w:pPr>
              <w:jc w:val="right"/>
              <w:rPr>
                <w:rFonts w:cs="Arial"/>
              </w:rPr>
            </w:pPr>
            <w:r w:rsidRPr="00FE7521">
              <w:rPr>
                <w:rFonts w:cs="Arial"/>
              </w:rPr>
              <w:t>22</w:t>
            </w:r>
          </w:p>
          <w:p w14:paraId="26E109E4" w14:textId="77777777" w:rsidR="001B0A2B" w:rsidRPr="00FE7521" w:rsidRDefault="001B0A2B" w:rsidP="00A45ECC">
            <w:pPr>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224527BA" w14:textId="77777777" w:rsidR="001B0A2B" w:rsidRPr="00FE7521" w:rsidRDefault="001B0A2B" w:rsidP="00A45ECC">
            <w:pPr>
              <w:jc w:val="right"/>
              <w:rPr>
                <w:rFonts w:cs="Arial"/>
              </w:rPr>
            </w:pPr>
            <w:r w:rsidRPr="00FE7521">
              <w:rPr>
                <w:rFonts w:cs="Arial"/>
              </w:rPr>
              <w:t>1,670</w:t>
            </w:r>
          </w:p>
          <w:p w14:paraId="5211D160" w14:textId="77777777" w:rsidR="001B0A2B" w:rsidRPr="00FE7521" w:rsidRDefault="001B0A2B" w:rsidP="00A45ECC">
            <w:pPr>
              <w:jc w:val="right"/>
              <w:rPr>
                <w:rFonts w:cs="Arial"/>
              </w:rPr>
            </w:pPr>
            <w:r w:rsidRPr="00FE7521">
              <w:rPr>
                <w:rFonts w:cs="Arial"/>
              </w:rPr>
              <w:t>390</w:t>
            </w:r>
          </w:p>
          <w:p w14:paraId="109A42AB" w14:textId="77777777" w:rsidR="001B0A2B" w:rsidRPr="00FE7521" w:rsidRDefault="001B0A2B" w:rsidP="00A45ECC">
            <w:pPr>
              <w:jc w:val="right"/>
              <w:rPr>
                <w:rFonts w:cs="Arial"/>
              </w:rPr>
            </w:pPr>
            <w:r w:rsidRPr="00FE7521">
              <w:rPr>
                <w:rFonts w:cs="Arial"/>
              </w:rPr>
              <w:t>385</w:t>
            </w:r>
          </w:p>
          <w:p w14:paraId="08FC5817" w14:textId="77777777" w:rsidR="001B0A2B" w:rsidRPr="00FE7521" w:rsidRDefault="001B0A2B" w:rsidP="00A45ECC">
            <w:pPr>
              <w:jc w:val="right"/>
              <w:rPr>
                <w:rFonts w:cs="Arial"/>
              </w:rPr>
            </w:pPr>
            <w:r w:rsidRPr="00FE7521">
              <w:rPr>
                <w:rFonts w:cs="Arial"/>
              </w:rPr>
              <w:t>22</w:t>
            </w:r>
          </w:p>
          <w:p w14:paraId="53CC2626" w14:textId="77777777" w:rsidR="001B0A2B" w:rsidRPr="00FE7521" w:rsidRDefault="001B0A2B" w:rsidP="00A45ECC">
            <w:pPr>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59E057B2" w14:textId="77777777" w:rsidR="001B0A2B" w:rsidRPr="00FE7521" w:rsidRDefault="001B0A2B" w:rsidP="00A45ECC">
            <w:pPr>
              <w:jc w:val="right"/>
              <w:rPr>
                <w:rFonts w:cs="Arial"/>
              </w:rPr>
            </w:pPr>
            <w:r w:rsidRPr="00FE7521">
              <w:rPr>
                <w:rFonts w:cs="Arial"/>
              </w:rPr>
              <w:t>1,710</w:t>
            </w:r>
          </w:p>
          <w:p w14:paraId="0E9123FB" w14:textId="77777777" w:rsidR="001B0A2B" w:rsidRPr="00FE7521" w:rsidRDefault="001B0A2B" w:rsidP="00A45ECC">
            <w:pPr>
              <w:jc w:val="right"/>
              <w:rPr>
                <w:rFonts w:cs="Arial"/>
              </w:rPr>
            </w:pPr>
            <w:r w:rsidRPr="00FE7521">
              <w:rPr>
                <w:rFonts w:cs="Arial"/>
              </w:rPr>
              <w:t>370</w:t>
            </w:r>
          </w:p>
          <w:p w14:paraId="711DFF44" w14:textId="77777777" w:rsidR="001B0A2B" w:rsidRPr="00FE7521" w:rsidRDefault="001B0A2B" w:rsidP="00A45ECC">
            <w:pPr>
              <w:jc w:val="right"/>
              <w:rPr>
                <w:rFonts w:cs="Arial"/>
              </w:rPr>
            </w:pPr>
            <w:r w:rsidRPr="00FE7521">
              <w:rPr>
                <w:rFonts w:cs="Arial"/>
              </w:rPr>
              <w:t>363</w:t>
            </w:r>
          </w:p>
          <w:p w14:paraId="26D6BE8E" w14:textId="77777777" w:rsidR="001B0A2B" w:rsidRPr="00FE7521" w:rsidRDefault="001B0A2B" w:rsidP="00A45ECC">
            <w:pPr>
              <w:jc w:val="right"/>
              <w:rPr>
                <w:rFonts w:cs="Arial"/>
              </w:rPr>
            </w:pPr>
            <w:r w:rsidRPr="00FE7521">
              <w:rPr>
                <w:rFonts w:cs="Arial"/>
              </w:rPr>
              <w:t>26</w:t>
            </w:r>
          </w:p>
          <w:p w14:paraId="175901F7" w14:textId="77777777" w:rsidR="001B0A2B" w:rsidRPr="00FE7521" w:rsidRDefault="001B0A2B" w:rsidP="00A45ECC">
            <w:pPr>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4CAD12EF" w14:textId="77777777" w:rsidR="001B0A2B" w:rsidRPr="00FE7521" w:rsidRDefault="001B0A2B" w:rsidP="00A45ECC">
            <w:pPr>
              <w:jc w:val="right"/>
              <w:rPr>
                <w:rFonts w:cs="Arial"/>
              </w:rPr>
            </w:pPr>
            <w:r w:rsidRPr="00FE7521">
              <w:rPr>
                <w:rFonts w:cs="Arial"/>
              </w:rPr>
              <w:t>1,730</w:t>
            </w:r>
          </w:p>
          <w:p w14:paraId="26BC2920" w14:textId="77777777" w:rsidR="001B0A2B" w:rsidRPr="00FE7521" w:rsidRDefault="001B0A2B" w:rsidP="00A45ECC">
            <w:pPr>
              <w:jc w:val="right"/>
              <w:rPr>
                <w:rFonts w:cs="Arial"/>
              </w:rPr>
            </w:pPr>
            <w:r w:rsidRPr="00FE7521">
              <w:rPr>
                <w:rFonts w:cs="Arial"/>
              </w:rPr>
              <w:t>440</w:t>
            </w:r>
          </w:p>
          <w:p w14:paraId="1B828359" w14:textId="77777777" w:rsidR="001B0A2B" w:rsidRPr="00FE7521" w:rsidRDefault="001B0A2B" w:rsidP="00A45ECC">
            <w:pPr>
              <w:jc w:val="right"/>
              <w:rPr>
                <w:rFonts w:cs="Arial"/>
              </w:rPr>
            </w:pPr>
            <w:r w:rsidRPr="00FE7521">
              <w:rPr>
                <w:rFonts w:cs="Arial"/>
              </w:rPr>
              <w:t>290</w:t>
            </w:r>
          </w:p>
          <w:p w14:paraId="78F5B52F" w14:textId="77777777" w:rsidR="001B0A2B" w:rsidRPr="00FE7521" w:rsidRDefault="001B0A2B" w:rsidP="00A45ECC">
            <w:pPr>
              <w:jc w:val="right"/>
              <w:rPr>
                <w:rFonts w:cs="Arial"/>
              </w:rPr>
            </w:pPr>
            <w:r w:rsidRPr="00FE7521">
              <w:rPr>
                <w:rFonts w:cs="Arial"/>
              </w:rPr>
              <w:t>30</w:t>
            </w:r>
          </w:p>
          <w:p w14:paraId="0534D3B3" w14:textId="77777777" w:rsidR="001B0A2B" w:rsidRPr="00FE7521" w:rsidRDefault="001B0A2B" w:rsidP="00A45ECC">
            <w:pPr>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56AA24CF" w14:textId="77777777" w:rsidR="001B0A2B" w:rsidRPr="00FE7521" w:rsidRDefault="001B0A2B" w:rsidP="00A45ECC">
            <w:pPr>
              <w:jc w:val="right"/>
              <w:rPr>
                <w:rFonts w:cs="Arial"/>
              </w:rPr>
            </w:pPr>
            <w:r w:rsidRPr="00FE7521">
              <w:rPr>
                <w:rFonts w:cs="Arial"/>
              </w:rPr>
              <w:t>1,930</w:t>
            </w:r>
          </w:p>
          <w:p w14:paraId="58530E89" w14:textId="77777777" w:rsidR="001B0A2B" w:rsidRPr="00FE7521" w:rsidRDefault="001B0A2B" w:rsidP="00A45ECC">
            <w:pPr>
              <w:jc w:val="right"/>
              <w:rPr>
                <w:rFonts w:cs="Arial"/>
              </w:rPr>
            </w:pPr>
            <w:r w:rsidRPr="00FE7521">
              <w:rPr>
                <w:rFonts w:cs="Arial"/>
              </w:rPr>
              <w:t>425</w:t>
            </w:r>
          </w:p>
          <w:p w14:paraId="056188D9" w14:textId="77777777" w:rsidR="001B0A2B" w:rsidRPr="00FE7521" w:rsidRDefault="001B0A2B" w:rsidP="00A45ECC">
            <w:pPr>
              <w:jc w:val="right"/>
              <w:rPr>
                <w:rFonts w:cs="Arial"/>
              </w:rPr>
            </w:pPr>
            <w:r w:rsidRPr="00FE7521">
              <w:rPr>
                <w:rFonts w:cs="Arial"/>
              </w:rPr>
              <w:t>345</w:t>
            </w:r>
          </w:p>
          <w:p w14:paraId="09CB8F9A" w14:textId="77777777" w:rsidR="001B0A2B" w:rsidRPr="00FE7521" w:rsidRDefault="001B0A2B" w:rsidP="00A45ECC">
            <w:pPr>
              <w:jc w:val="right"/>
              <w:rPr>
                <w:rFonts w:cs="Arial"/>
              </w:rPr>
            </w:pPr>
            <w:r w:rsidRPr="00FE7521">
              <w:rPr>
                <w:rFonts w:cs="Arial"/>
              </w:rPr>
              <w:t>26</w:t>
            </w:r>
          </w:p>
          <w:p w14:paraId="6150C536" w14:textId="77777777" w:rsidR="001B0A2B" w:rsidRPr="00FE7521" w:rsidRDefault="001B0A2B" w:rsidP="00A45ECC">
            <w:pPr>
              <w:jc w:val="right"/>
              <w:rPr>
                <w:rFonts w:cs="Arial"/>
              </w:rPr>
            </w:pPr>
            <w:r w:rsidRPr="00FE7521">
              <w:rPr>
                <w:rFonts w:cs="Arial"/>
              </w:rPr>
              <w:t>1,160</w:t>
            </w:r>
          </w:p>
        </w:tc>
      </w:tr>
    </w:tbl>
    <w:p w14:paraId="120837EE" w14:textId="77777777" w:rsidR="001B0A2B" w:rsidRDefault="001B0A2B" w:rsidP="001B0A2B"/>
    <w:p w14:paraId="60565CFB" w14:textId="77777777" w:rsidR="001B0A2B" w:rsidRDefault="001B0A2B" w:rsidP="001B0A2B">
      <w:r>
        <w:t xml:space="preserve">The obvious choices for focus would be sponsorship that is set to rise 16 percent and the annual fund at 19 percent.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11"/>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6C39F9E0" w14:textId="77777777" w:rsidR="001B0A2B" w:rsidRDefault="001B0A2B" w:rsidP="001B0A2B"/>
    <w:p w14:paraId="0733E769" w14:textId="77777777" w:rsidR="001B0A2B" w:rsidRDefault="001B0A2B" w:rsidP="001B0A2B">
      <w:r>
        <w:t>Here is a different example from a Big Brothers Big Sisters:</w:t>
      </w:r>
    </w:p>
    <w:p w14:paraId="6D41634F" w14:textId="77777777" w:rsidR="001B0A2B" w:rsidRPr="00222362" w:rsidRDefault="001B0A2B" w:rsidP="001B0A2B"/>
    <w:tbl>
      <w:tblPr>
        <w:tblW w:w="7701"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76"/>
        <w:gridCol w:w="965"/>
        <w:gridCol w:w="965"/>
        <w:gridCol w:w="965"/>
        <w:gridCol w:w="965"/>
        <w:gridCol w:w="965"/>
      </w:tblGrid>
      <w:tr w:rsidR="001B0A2B" w:rsidRPr="00FE7521" w14:paraId="0FECA582" w14:textId="77777777" w:rsidTr="00A64230">
        <w:trPr>
          <w:cantSplit/>
          <w:trHeight w:val="377"/>
          <w:jc w:val="center"/>
        </w:trPr>
        <w:tc>
          <w:tcPr>
            <w:tcW w:w="2876" w:type="dxa"/>
            <w:shd w:val="clear" w:color="auto" w:fill="D9D9D9" w:themeFill="background1" w:themeFillShade="D9"/>
            <w:vAlign w:val="center"/>
          </w:tcPr>
          <w:p w14:paraId="008BC870" w14:textId="77777777" w:rsidR="001B0A2B" w:rsidRPr="00FE7521" w:rsidRDefault="001B0A2B" w:rsidP="00A45ECC">
            <w:pPr>
              <w:rPr>
                <w:b/>
              </w:rPr>
            </w:pPr>
          </w:p>
        </w:tc>
        <w:tc>
          <w:tcPr>
            <w:tcW w:w="965" w:type="dxa"/>
            <w:shd w:val="clear" w:color="auto" w:fill="D9D9D9" w:themeFill="background1" w:themeFillShade="D9"/>
            <w:vAlign w:val="center"/>
          </w:tcPr>
          <w:p w14:paraId="0D95122F" w14:textId="77777777" w:rsidR="001B0A2B" w:rsidRPr="00FE7521" w:rsidRDefault="001B0A2B" w:rsidP="00FE7521">
            <w:pPr>
              <w:jc w:val="center"/>
            </w:pPr>
            <w:r w:rsidRPr="00FE7521">
              <w:t>Year 3</w:t>
            </w:r>
          </w:p>
        </w:tc>
        <w:tc>
          <w:tcPr>
            <w:tcW w:w="965" w:type="dxa"/>
            <w:shd w:val="clear" w:color="auto" w:fill="D9D9D9" w:themeFill="background1" w:themeFillShade="D9"/>
            <w:vAlign w:val="center"/>
          </w:tcPr>
          <w:p w14:paraId="2AE74FF8" w14:textId="77777777" w:rsidR="001B0A2B" w:rsidRPr="00FE7521" w:rsidRDefault="001B0A2B" w:rsidP="00FE7521">
            <w:pPr>
              <w:jc w:val="center"/>
            </w:pPr>
            <w:r w:rsidRPr="00FE7521">
              <w:t>Year 2</w:t>
            </w:r>
          </w:p>
        </w:tc>
        <w:tc>
          <w:tcPr>
            <w:tcW w:w="965" w:type="dxa"/>
            <w:shd w:val="clear" w:color="auto" w:fill="D9D9D9" w:themeFill="background1" w:themeFillShade="D9"/>
            <w:vAlign w:val="center"/>
          </w:tcPr>
          <w:p w14:paraId="06F3B999" w14:textId="77777777" w:rsidR="001B0A2B" w:rsidRPr="00FE7521" w:rsidRDefault="001B0A2B" w:rsidP="00FE7521">
            <w:pPr>
              <w:jc w:val="center"/>
            </w:pPr>
            <w:r w:rsidRPr="00FE7521">
              <w:t>Year 1</w:t>
            </w:r>
          </w:p>
        </w:tc>
        <w:tc>
          <w:tcPr>
            <w:tcW w:w="965" w:type="dxa"/>
            <w:shd w:val="clear" w:color="auto" w:fill="D9D9D9" w:themeFill="background1" w:themeFillShade="D9"/>
            <w:vAlign w:val="center"/>
          </w:tcPr>
          <w:p w14:paraId="4F23CBE8" w14:textId="77777777" w:rsidR="001B0A2B" w:rsidRPr="00FE7521" w:rsidRDefault="001B0A2B" w:rsidP="00FE7521">
            <w:pPr>
              <w:jc w:val="center"/>
            </w:pPr>
            <w:r w:rsidRPr="00FE7521">
              <w:t>This Year</w:t>
            </w:r>
          </w:p>
        </w:tc>
        <w:tc>
          <w:tcPr>
            <w:tcW w:w="965" w:type="dxa"/>
            <w:shd w:val="clear" w:color="auto" w:fill="D9D9D9" w:themeFill="background1" w:themeFillShade="D9"/>
            <w:vAlign w:val="center"/>
          </w:tcPr>
          <w:p w14:paraId="2B5250A5" w14:textId="77777777" w:rsidR="001B0A2B" w:rsidRPr="00FE7521" w:rsidRDefault="001B0A2B" w:rsidP="00FE7521">
            <w:pPr>
              <w:jc w:val="center"/>
            </w:pPr>
            <w:r w:rsidRPr="00FE7521">
              <w:t>Next Year</w:t>
            </w:r>
          </w:p>
        </w:tc>
      </w:tr>
      <w:tr w:rsidR="001B0A2B" w:rsidRPr="00FE7521" w14:paraId="1487E61B" w14:textId="77777777" w:rsidTr="00A64230">
        <w:trPr>
          <w:cantSplit/>
          <w:trHeight w:val="803"/>
          <w:jc w:val="center"/>
        </w:trPr>
        <w:tc>
          <w:tcPr>
            <w:tcW w:w="2876" w:type="dxa"/>
            <w:shd w:val="clear" w:color="auto" w:fill="auto"/>
          </w:tcPr>
          <w:p w14:paraId="04961E5C" w14:textId="77777777" w:rsidR="001B0A2B" w:rsidRPr="00FE7521" w:rsidRDefault="001B0A2B" w:rsidP="00A45ECC">
            <w:pPr>
              <w:jc w:val="right"/>
            </w:pPr>
            <w:r w:rsidRPr="00FE7521">
              <w:t>Bigs – Inquiries</w:t>
            </w:r>
          </w:p>
          <w:p w14:paraId="0E175065" w14:textId="77777777" w:rsidR="001B0A2B" w:rsidRPr="00FE7521" w:rsidRDefault="001B0A2B" w:rsidP="00A45ECC">
            <w:pPr>
              <w:jc w:val="right"/>
            </w:pPr>
            <w:r w:rsidRPr="00FE7521">
              <w:t>Applications Completed</w:t>
            </w:r>
          </w:p>
          <w:p w14:paraId="2F73E32C" w14:textId="77777777" w:rsidR="001B0A2B" w:rsidRPr="00FE7521" w:rsidRDefault="001B0A2B" w:rsidP="00A45ECC">
            <w:pPr>
              <w:jc w:val="right"/>
            </w:pPr>
            <w:r w:rsidRPr="00FE7521">
              <w:t>Little Sisters: Inquiries</w:t>
            </w:r>
          </w:p>
          <w:p w14:paraId="0BDED678" w14:textId="77777777" w:rsidR="001B0A2B" w:rsidRPr="00FE7521" w:rsidRDefault="001B0A2B" w:rsidP="00A45ECC">
            <w:pPr>
              <w:jc w:val="right"/>
            </w:pPr>
            <w:r w:rsidRPr="00FE7521">
              <w:t>Applications Completed</w:t>
            </w:r>
          </w:p>
        </w:tc>
        <w:tc>
          <w:tcPr>
            <w:tcW w:w="965" w:type="dxa"/>
            <w:shd w:val="clear" w:color="auto" w:fill="auto"/>
          </w:tcPr>
          <w:p w14:paraId="7ED67801" w14:textId="77777777" w:rsidR="001B0A2B" w:rsidRPr="00FE7521" w:rsidRDefault="001B0A2B" w:rsidP="00A45ECC">
            <w:pPr>
              <w:jc w:val="right"/>
            </w:pPr>
            <w:r w:rsidRPr="00FE7521">
              <w:t>352</w:t>
            </w:r>
          </w:p>
          <w:p w14:paraId="04C6CA55" w14:textId="77777777" w:rsidR="001B0A2B" w:rsidRPr="00FE7521" w:rsidRDefault="001B0A2B" w:rsidP="00A45ECC">
            <w:pPr>
              <w:jc w:val="right"/>
            </w:pPr>
            <w:r w:rsidRPr="00FE7521">
              <w:t>120</w:t>
            </w:r>
          </w:p>
          <w:p w14:paraId="594CDE0B" w14:textId="77777777" w:rsidR="001B0A2B" w:rsidRPr="00FE7521" w:rsidRDefault="001B0A2B" w:rsidP="00A45ECC">
            <w:pPr>
              <w:jc w:val="right"/>
            </w:pPr>
            <w:r w:rsidRPr="00FE7521">
              <w:t>54</w:t>
            </w:r>
          </w:p>
          <w:p w14:paraId="74EF2A8D" w14:textId="77777777" w:rsidR="001B0A2B" w:rsidRPr="00FE7521" w:rsidRDefault="001B0A2B" w:rsidP="00A45ECC">
            <w:pPr>
              <w:jc w:val="right"/>
            </w:pPr>
            <w:r w:rsidRPr="00FE7521">
              <w:t>33</w:t>
            </w:r>
          </w:p>
        </w:tc>
        <w:tc>
          <w:tcPr>
            <w:tcW w:w="965" w:type="dxa"/>
            <w:shd w:val="clear" w:color="auto" w:fill="auto"/>
          </w:tcPr>
          <w:p w14:paraId="16406C45" w14:textId="77777777" w:rsidR="001B0A2B" w:rsidRPr="00FE7521" w:rsidRDefault="001B0A2B" w:rsidP="00A45ECC">
            <w:pPr>
              <w:jc w:val="right"/>
            </w:pPr>
            <w:r w:rsidRPr="00FE7521">
              <w:t>319</w:t>
            </w:r>
          </w:p>
          <w:p w14:paraId="40864F16" w14:textId="77777777" w:rsidR="001B0A2B" w:rsidRPr="00FE7521" w:rsidRDefault="001B0A2B" w:rsidP="00A45ECC">
            <w:pPr>
              <w:jc w:val="right"/>
            </w:pPr>
            <w:r w:rsidRPr="00FE7521">
              <w:t>176</w:t>
            </w:r>
          </w:p>
          <w:p w14:paraId="7B94C56C" w14:textId="77777777" w:rsidR="001B0A2B" w:rsidRPr="00FE7521" w:rsidRDefault="001B0A2B" w:rsidP="00A45ECC">
            <w:pPr>
              <w:jc w:val="right"/>
            </w:pPr>
            <w:r w:rsidRPr="00FE7521">
              <w:t>33</w:t>
            </w:r>
          </w:p>
          <w:p w14:paraId="1566B68D" w14:textId="77777777" w:rsidR="001B0A2B" w:rsidRPr="00FE7521" w:rsidRDefault="001B0A2B" w:rsidP="00A45ECC">
            <w:pPr>
              <w:jc w:val="right"/>
            </w:pPr>
            <w:r w:rsidRPr="00FE7521">
              <w:t>42</w:t>
            </w:r>
          </w:p>
        </w:tc>
        <w:tc>
          <w:tcPr>
            <w:tcW w:w="965" w:type="dxa"/>
            <w:shd w:val="clear" w:color="auto" w:fill="auto"/>
          </w:tcPr>
          <w:p w14:paraId="2075EB82" w14:textId="77777777" w:rsidR="001B0A2B" w:rsidRPr="00FE7521" w:rsidRDefault="001B0A2B" w:rsidP="00A45ECC">
            <w:pPr>
              <w:jc w:val="right"/>
            </w:pPr>
            <w:r w:rsidRPr="00FE7521">
              <w:t>610</w:t>
            </w:r>
          </w:p>
          <w:p w14:paraId="66D89B1D" w14:textId="77777777" w:rsidR="001B0A2B" w:rsidRPr="00FE7521" w:rsidRDefault="001B0A2B" w:rsidP="00A45ECC">
            <w:pPr>
              <w:jc w:val="right"/>
            </w:pPr>
            <w:r w:rsidRPr="00FE7521">
              <w:t>229</w:t>
            </w:r>
          </w:p>
          <w:p w14:paraId="1EC38CEA" w14:textId="77777777" w:rsidR="001B0A2B" w:rsidRPr="00FE7521" w:rsidRDefault="001B0A2B" w:rsidP="00A45ECC">
            <w:pPr>
              <w:jc w:val="right"/>
            </w:pPr>
            <w:r w:rsidRPr="00FE7521">
              <w:t>50</w:t>
            </w:r>
          </w:p>
          <w:p w14:paraId="4F01BDA1" w14:textId="77777777" w:rsidR="001B0A2B" w:rsidRPr="00FE7521" w:rsidRDefault="001B0A2B" w:rsidP="00A45ECC">
            <w:pPr>
              <w:jc w:val="right"/>
            </w:pPr>
            <w:r w:rsidRPr="00FE7521">
              <w:t>42</w:t>
            </w:r>
          </w:p>
        </w:tc>
        <w:tc>
          <w:tcPr>
            <w:tcW w:w="965" w:type="dxa"/>
            <w:shd w:val="clear" w:color="auto" w:fill="auto"/>
          </w:tcPr>
          <w:p w14:paraId="10D4B46A" w14:textId="77777777" w:rsidR="001B0A2B" w:rsidRPr="00FE7521" w:rsidRDefault="001B0A2B" w:rsidP="00A45ECC">
            <w:pPr>
              <w:jc w:val="right"/>
            </w:pPr>
            <w:r w:rsidRPr="00FE7521">
              <w:t>400</w:t>
            </w:r>
          </w:p>
          <w:p w14:paraId="4B1A01B3" w14:textId="77777777" w:rsidR="001B0A2B" w:rsidRPr="00FE7521" w:rsidRDefault="001B0A2B" w:rsidP="00A45ECC">
            <w:pPr>
              <w:jc w:val="right"/>
            </w:pPr>
            <w:r w:rsidRPr="00FE7521">
              <w:t>200</w:t>
            </w:r>
          </w:p>
          <w:p w14:paraId="3FC01CE6" w14:textId="77777777" w:rsidR="001B0A2B" w:rsidRPr="00FE7521" w:rsidRDefault="001B0A2B" w:rsidP="00A45ECC">
            <w:pPr>
              <w:jc w:val="right"/>
            </w:pPr>
            <w:r w:rsidRPr="00FE7521">
              <w:t>75</w:t>
            </w:r>
          </w:p>
          <w:p w14:paraId="48217A79" w14:textId="77777777" w:rsidR="001B0A2B" w:rsidRPr="00FE7521" w:rsidRDefault="001B0A2B" w:rsidP="00A45ECC">
            <w:pPr>
              <w:jc w:val="right"/>
            </w:pPr>
            <w:r w:rsidRPr="00FE7521">
              <w:t>60</w:t>
            </w:r>
          </w:p>
        </w:tc>
        <w:tc>
          <w:tcPr>
            <w:tcW w:w="965" w:type="dxa"/>
            <w:shd w:val="clear" w:color="auto" w:fill="auto"/>
          </w:tcPr>
          <w:p w14:paraId="47644268" w14:textId="77777777" w:rsidR="001B0A2B" w:rsidRPr="00FE7521" w:rsidRDefault="001B0A2B" w:rsidP="00A45ECC">
            <w:pPr>
              <w:jc w:val="right"/>
              <w:rPr>
                <w:rFonts w:cs="Arial"/>
              </w:rPr>
            </w:pPr>
            <w:r w:rsidRPr="00FE7521">
              <w:rPr>
                <w:rFonts w:cs="Arial"/>
              </w:rPr>
              <w:t>400</w:t>
            </w:r>
          </w:p>
          <w:p w14:paraId="6C547070" w14:textId="77777777" w:rsidR="001B0A2B" w:rsidRPr="00FE7521" w:rsidRDefault="001B0A2B" w:rsidP="00A45ECC">
            <w:pPr>
              <w:jc w:val="right"/>
              <w:rPr>
                <w:rFonts w:cs="Arial"/>
              </w:rPr>
            </w:pPr>
            <w:r w:rsidRPr="00FE7521">
              <w:rPr>
                <w:rFonts w:cs="Arial"/>
              </w:rPr>
              <w:t>200</w:t>
            </w:r>
          </w:p>
          <w:p w14:paraId="7E6A5EA9" w14:textId="77777777" w:rsidR="001B0A2B" w:rsidRPr="00FE7521" w:rsidRDefault="001B0A2B" w:rsidP="00A45ECC">
            <w:pPr>
              <w:jc w:val="right"/>
              <w:rPr>
                <w:rFonts w:cs="Arial"/>
              </w:rPr>
            </w:pPr>
            <w:r w:rsidRPr="00FE7521">
              <w:rPr>
                <w:rFonts w:cs="Arial"/>
              </w:rPr>
              <w:t>100</w:t>
            </w:r>
          </w:p>
          <w:p w14:paraId="51BE81D7" w14:textId="77777777" w:rsidR="001B0A2B" w:rsidRPr="00FE7521" w:rsidRDefault="001B0A2B" w:rsidP="00A45ECC">
            <w:pPr>
              <w:jc w:val="right"/>
              <w:rPr>
                <w:rFonts w:cs="Arial"/>
              </w:rPr>
            </w:pPr>
            <w:r w:rsidRPr="00FE7521">
              <w:rPr>
                <w:rFonts w:cs="Arial"/>
              </w:rPr>
              <w:t>85</w:t>
            </w:r>
          </w:p>
        </w:tc>
      </w:tr>
    </w:tbl>
    <w:p w14:paraId="3C935AD9" w14:textId="77777777" w:rsidR="001B0A2B" w:rsidRPr="00222362" w:rsidRDefault="001B0A2B" w:rsidP="001B0A2B"/>
    <w:p w14:paraId="7C1103C8" w14:textId="77777777" w:rsidR="001B0A2B" w:rsidRDefault="001B0A2B" w:rsidP="001B0A2B">
      <w:r w:rsidRPr="00222362">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 connections. </w:t>
      </w:r>
      <w:r>
        <w:t>As noted earlier, s</w:t>
      </w:r>
      <w:r w:rsidRPr="00222362">
        <w:t xml:space="preserve">ometimes just to stay even can represent a significant goal. The point is that </w:t>
      </w:r>
      <w:r>
        <w:t>success measures</w:t>
      </w:r>
      <w:r w:rsidRPr="00222362">
        <w:t xml:space="preserve"> often contain important </w:t>
      </w:r>
      <w:r>
        <w:t xml:space="preserve">benchmarks </w:t>
      </w:r>
      <w:r w:rsidRPr="00222362">
        <w:t xml:space="preserve">if you just look for them. Even so, not all departments will find goals </w:t>
      </w:r>
      <w:r>
        <w:t>here</w:t>
      </w:r>
      <w:r w:rsidRPr="00222362">
        <w:t xml:space="preserve">. It is unlikely, for example, that the human resources department will have any relevant </w:t>
      </w:r>
      <w:r>
        <w:t>success measures</w:t>
      </w:r>
      <w:r w:rsidRPr="00222362">
        <w:t>.</w:t>
      </w:r>
    </w:p>
    <w:p w14:paraId="33CAFE67" w14:textId="77777777" w:rsidR="001B0A2B" w:rsidRDefault="001B0A2B" w:rsidP="001B0A2B"/>
    <w:p w14:paraId="0D8E7AE1" w14:textId="77777777" w:rsidR="001B0A2B" w:rsidRPr="00B55419" w:rsidRDefault="001B0A2B" w:rsidP="001B0A2B">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w:t>
      </w:r>
      <w:r w:rsidRPr="00B55419">
        <w:lastRenderedPageBreak/>
        <w:t xml:space="preserve">development department or make your first hire of an administrative assistant. In year two, the development department might need to secure some percentage of funding and the finance department may need to determine how to invest those funds. </w:t>
      </w:r>
    </w:p>
    <w:p w14:paraId="2E0CCBD4" w14:textId="77777777" w:rsidR="001B0A2B" w:rsidRDefault="001B0A2B" w:rsidP="001B0A2B"/>
    <w:p w14:paraId="3BF43F6F" w14:textId="77777777" w:rsidR="001B0A2B" w:rsidRDefault="001B0A2B" w:rsidP="001B0A2B">
      <w:r>
        <w:t>Another place to seek out goals is in obstacles, which is especially useful for departments that have difficulty finding possibilities in the success measures and vision strategies. You may have already generated a list when you were working on the vision.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 Look at identifying obstacles as opportunities to finally </w:t>
      </w:r>
      <w:r>
        <w:t>remove them</w:t>
      </w:r>
      <w:r w:rsidRPr="00222362">
        <w:t>.</w:t>
      </w:r>
    </w:p>
    <w:p w14:paraId="243260BD" w14:textId="77777777" w:rsidR="001B0A2B" w:rsidRDefault="001B0A2B" w:rsidP="001B0A2B"/>
    <w:p w14:paraId="3BB5FD37" w14:textId="77777777" w:rsidR="001B0A2B" w:rsidRDefault="001B0A2B" w:rsidP="001B0A2B">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4FBFF68E" w14:textId="77777777" w:rsidR="001B0A2B" w:rsidRDefault="001B0A2B" w:rsidP="001B0A2B"/>
    <w:p w14:paraId="12627BAF" w14:textId="77777777" w:rsidR="001B0A2B" w:rsidRDefault="001B0A2B" w:rsidP="001B0A2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61"/>
      <w:bookmarkEnd w:id="62"/>
      <w:bookmarkEnd w:id="63"/>
      <w:bookmarkEnd w:id="64"/>
    </w:p>
    <w:p w14:paraId="672F90BC" w14:textId="77777777" w:rsidR="001B0A2B" w:rsidRDefault="001B0A2B" w:rsidP="001B0A2B"/>
    <w:p w14:paraId="26D063ED" w14:textId="77777777" w:rsidR="001B0A2B" w:rsidRDefault="001B0A2B" w:rsidP="001B0A2B">
      <w:pPr>
        <w:pStyle w:val="Heading4"/>
      </w:pPr>
      <w:bookmarkStart w:id="65" w:name="_Toc268190450"/>
      <w:bookmarkStart w:id="66" w:name="_Toc444863500"/>
      <w:r>
        <w:t>Make Your Goals</w:t>
      </w:r>
      <w:bookmarkEnd w:id="65"/>
      <w:bookmarkEnd w:id="66"/>
    </w:p>
    <w:p w14:paraId="23963698" w14:textId="77777777" w:rsidR="001B0A2B" w:rsidRDefault="001B0A2B" w:rsidP="001B0A2B"/>
    <w:p w14:paraId="54B9213C" w14:textId="3FAC027B" w:rsidR="001B0A2B" w:rsidRPr="0089295B" w:rsidRDefault="001B0A2B" w:rsidP="001B0A2B">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Once you’ve decided what you’re going to do, put the goals into </w:t>
      </w:r>
      <w:r>
        <w:t xml:space="preserve">the </w:t>
      </w:r>
      <w:r w:rsidRPr="0089295B">
        <w:t>proper form</w:t>
      </w:r>
      <w:r>
        <w:t>at</w:t>
      </w:r>
      <w:r w:rsidRPr="0089295B">
        <w:t>. Return to the Plan section</w:t>
      </w:r>
      <w:r>
        <w:t xml:space="preserve"> </w:t>
      </w:r>
      <w:r w:rsidRPr="0089295B">
        <w:t xml:space="preserve">in the Great Strategies chapter for </w:t>
      </w:r>
      <w:r>
        <w:t>information on how to do this.</w:t>
      </w:r>
    </w:p>
    <w:p w14:paraId="5D3CE797" w14:textId="77777777" w:rsidR="001B0A2B" w:rsidRDefault="001B0A2B" w:rsidP="001B0A2B"/>
    <w:p w14:paraId="048D822C" w14:textId="77777777" w:rsidR="001B0A2B" w:rsidRPr="00222362" w:rsidRDefault="001B0A2B" w:rsidP="001B0A2B">
      <w:pPr>
        <w:pStyle w:val="Heading3"/>
      </w:pPr>
      <w:bookmarkStart w:id="67" w:name="_Toc262564615"/>
      <w:bookmarkStart w:id="68" w:name="_Toc264188316"/>
      <w:bookmarkStart w:id="69" w:name="_Toc265049422"/>
      <w:bookmarkStart w:id="70" w:name="_Toc265747180"/>
      <w:bookmarkStart w:id="71" w:name="_Toc266281092"/>
      <w:bookmarkStart w:id="72" w:name="_Toc268190451"/>
      <w:bookmarkStart w:id="73" w:name="_Toc444863501"/>
      <w:bookmarkStart w:id="74" w:name="_Toc445039793"/>
      <w:bookmarkStart w:id="75" w:name="_Toc445043997"/>
      <w:r>
        <w:t>Budget</w:t>
      </w:r>
      <w:bookmarkEnd w:id="67"/>
      <w:bookmarkEnd w:id="68"/>
      <w:bookmarkEnd w:id="69"/>
      <w:bookmarkEnd w:id="70"/>
      <w:bookmarkEnd w:id="71"/>
      <w:bookmarkEnd w:id="72"/>
      <w:bookmarkEnd w:id="73"/>
      <w:bookmarkEnd w:id="74"/>
      <w:bookmarkEnd w:id="75"/>
    </w:p>
    <w:p w14:paraId="43C77E31" w14:textId="77777777" w:rsidR="001B0A2B" w:rsidRDefault="001B0A2B" w:rsidP="001B0A2B"/>
    <w:p w14:paraId="5740FE15" w14:textId="77777777" w:rsidR="001B0A2B" w:rsidRDefault="001B0A2B" w:rsidP="001B0A2B">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605520" w14:textId="77777777" w:rsidR="001B0A2B" w:rsidRDefault="001B0A2B" w:rsidP="001B0A2B"/>
    <w:p w14:paraId="51AEA33C" w14:textId="77777777" w:rsidR="001B0A2B" w:rsidRPr="00222362" w:rsidRDefault="001B0A2B" w:rsidP="001B0A2B">
      <w:pPr>
        <w:numPr>
          <w:ilvl w:val="0"/>
          <w:numId w:val="69"/>
        </w:numPr>
        <w:ind w:left="1440"/>
      </w:pPr>
      <w:r w:rsidRPr="00222362">
        <w:t>What has been spent so far this fiscal year?</w:t>
      </w:r>
    </w:p>
    <w:p w14:paraId="33B92351" w14:textId="77777777" w:rsidR="001B0A2B" w:rsidRPr="00222362" w:rsidRDefault="001B0A2B" w:rsidP="001B0A2B">
      <w:pPr>
        <w:numPr>
          <w:ilvl w:val="0"/>
          <w:numId w:val="69"/>
        </w:numPr>
        <w:ind w:left="1440"/>
      </w:pPr>
      <w:r w:rsidRPr="00222362">
        <w:t xml:space="preserve">What is the </w:t>
      </w:r>
      <w:r>
        <w:t xml:space="preserve">approved </w:t>
      </w:r>
      <w:r w:rsidRPr="00222362">
        <w:t>budget for the current fiscal year?</w:t>
      </w:r>
    </w:p>
    <w:p w14:paraId="608CB131" w14:textId="77777777" w:rsidR="001B0A2B" w:rsidRDefault="001B0A2B" w:rsidP="001B0A2B">
      <w:pPr>
        <w:numPr>
          <w:ilvl w:val="0"/>
          <w:numId w:val="69"/>
        </w:numPr>
        <w:ind w:left="1440"/>
      </w:pPr>
      <w:r w:rsidRPr="00222362">
        <w:t>What is the projection for how th</w:t>
      </w:r>
      <w:r>
        <w:t>e current fiscal year will end?</w:t>
      </w:r>
    </w:p>
    <w:p w14:paraId="10768BAE" w14:textId="77777777" w:rsidR="001B0A2B" w:rsidRDefault="001B0A2B" w:rsidP="001B0A2B">
      <w:pPr>
        <w:numPr>
          <w:ilvl w:val="0"/>
          <w:numId w:val="69"/>
        </w:numPr>
        <w:ind w:left="1440"/>
      </w:pPr>
      <w:r w:rsidRPr="00222362">
        <w:t>What is the difference between budget and projection?</w:t>
      </w:r>
    </w:p>
    <w:p w14:paraId="2ED954C0" w14:textId="77777777" w:rsidR="001B0A2B" w:rsidRDefault="001B0A2B" w:rsidP="001B0A2B"/>
    <w:p w14:paraId="6295089D" w14:textId="77777777" w:rsidR="001B0A2B" w:rsidRDefault="001B0A2B" w:rsidP="001B0A2B">
      <w:r w:rsidRPr="00222362">
        <w:lastRenderedPageBreak/>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785817" w14:textId="77777777" w:rsidR="001B0A2B" w:rsidRDefault="001B0A2B" w:rsidP="001B0A2B"/>
    <w:p w14:paraId="45D810CB" w14:textId="77777777" w:rsidR="001B0A2B" w:rsidRDefault="001B0A2B" w:rsidP="001B0A2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0D091C8F" w14:textId="77777777" w:rsidR="001B0A2B" w:rsidRPr="00222362" w:rsidRDefault="001B0A2B" w:rsidP="001B0A2B"/>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7B2A3721" w14:textId="77777777" w:rsidTr="00A64230">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31994123" w14:textId="77777777" w:rsidR="001B0A2B" w:rsidRPr="00FE7521" w:rsidRDefault="001B0A2B" w:rsidP="00A45ECC">
            <w:pPr>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5F64B57A" w14:textId="77777777" w:rsidR="001B0A2B" w:rsidRPr="00FE7521" w:rsidRDefault="001B0A2B" w:rsidP="00A45ECC">
            <w:pPr>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3592FA63" w14:textId="77777777" w:rsidR="001B0A2B" w:rsidRPr="00FE7521" w:rsidRDefault="001B0A2B" w:rsidP="00A45ECC">
            <w:pPr>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29C8579" w14:textId="333C581A" w:rsidR="001B0A2B" w:rsidRPr="00FE7521" w:rsidRDefault="001B0A2B" w:rsidP="00FE7521">
            <w:pPr>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9B9672C" w14:textId="77777777" w:rsidR="001B0A2B" w:rsidRPr="00FE7521" w:rsidRDefault="001B0A2B" w:rsidP="00A45ECC">
            <w:pPr>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48B7D242" w14:textId="77777777" w:rsidR="001B0A2B" w:rsidRPr="00FE7521" w:rsidRDefault="001B0A2B" w:rsidP="00A45ECC">
            <w:pPr>
              <w:jc w:val="right"/>
              <w:rPr>
                <w:snapToGrid w:val="0"/>
                <w:szCs w:val="20"/>
              </w:rPr>
            </w:pPr>
            <w:r w:rsidRPr="00FE7521">
              <w:rPr>
                <w:snapToGrid w:val="0"/>
                <w:szCs w:val="20"/>
              </w:rPr>
              <w:t>% Difference</w:t>
            </w:r>
          </w:p>
          <w:p w14:paraId="4FDD62F5" w14:textId="1D77C822" w:rsidR="001B0A2B" w:rsidRPr="00FE7521" w:rsidRDefault="001B0A2B" w:rsidP="00FE7521">
            <w:pPr>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290E46BC" w14:textId="77777777" w:rsidTr="00A64230">
        <w:trPr>
          <w:trHeight w:val="210"/>
          <w:jc w:val="center"/>
        </w:trPr>
        <w:tc>
          <w:tcPr>
            <w:tcW w:w="1710" w:type="dxa"/>
            <w:tcBorders>
              <w:top w:val="single" w:sz="2" w:space="0" w:color="auto"/>
              <w:left w:val="single" w:sz="2" w:space="0" w:color="auto"/>
            </w:tcBorders>
            <w:vAlign w:val="bottom"/>
          </w:tcPr>
          <w:p w14:paraId="1D91DCEF" w14:textId="77777777" w:rsidR="001B0A2B" w:rsidRPr="00FE7521" w:rsidRDefault="001B0A2B" w:rsidP="00A45ECC">
            <w:pPr>
              <w:jc w:val="right"/>
              <w:rPr>
                <w:bCs/>
                <w:szCs w:val="20"/>
              </w:rPr>
            </w:pPr>
            <w:r w:rsidRPr="00FE7521">
              <w:rPr>
                <w:bCs/>
                <w:szCs w:val="20"/>
              </w:rPr>
              <w:t>Total Income</w:t>
            </w:r>
          </w:p>
        </w:tc>
        <w:tc>
          <w:tcPr>
            <w:tcW w:w="1536" w:type="dxa"/>
            <w:tcBorders>
              <w:top w:val="single" w:sz="4" w:space="0" w:color="auto"/>
              <w:right w:val="single" w:sz="4" w:space="0" w:color="auto"/>
            </w:tcBorders>
            <w:vAlign w:val="bottom"/>
          </w:tcPr>
          <w:p w14:paraId="7FD57EAF" w14:textId="77777777" w:rsidR="001B0A2B" w:rsidRPr="00FE7521" w:rsidRDefault="001B0A2B" w:rsidP="00A45ECC">
            <w:pPr>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3C69F2D1" w14:textId="77777777" w:rsidR="001B0A2B" w:rsidRPr="00FE7521" w:rsidRDefault="001B0A2B" w:rsidP="00A45ECC">
            <w:pPr>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4794FD7D" w14:textId="77777777" w:rsidR="001B0A2B" w:rsidRPr="00FE7521" w:rsidRDefault="001B0A2B" w:rsidP="00A45ECC">
            <w:pPr>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39CD7BC7" w14:textId="77777777" w:rsidR="001B0A2B" w:rsidRPr="00FE7521" w:rsidRDefault="001B0A2B" w:rsidP="00A45ECC">
            <w:pPr>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1B125331" w14:textId="77777777" w:rsidR="001B0A2B" w:rsidRPr="00FE7521" w:rsidRDefault="001B0A2B" w:rsidP="00A45ECC">
            <w:pPr>
              <w:tabs>
                <w:tab w:val="decimal" w:pos="1210"/>
              </w:tabs>
              <w:jc w:val="right"/>
              <w:rPr>
                <w:szCs w:val="20"/>
              </w:rPr>
            </w:pPr>
            <w:r w:rsidRPr="00FE7521">
              <w:rPr>
                <w:szCs w:val="20"/>
              </w:rPr>
              <w:t>-0.6</w:t>
            </w:r>
          </w:p>
        </w:tc>
      </w:tr>
      <w:tr w:rsidR="001B0A2B" w:rsidRPr="00FE7521" w14:paraId="27D5A9BE" w14:textId="77777777" w:rsidTr="00A64230">
        <w:trPr>
          <w:trHeight w:val="210"/>
          <w:jc w:val="center"/>
        </w:trPr>
        <w:tc>
          <w:tcPr>
            <w:tcW w:w="1710" w:type="dxa"/>
            <w:tcBorders>
              <w:left w:val="single" w:sz="2" w:space="0" w:color="auto"/>
            </w:tcBorders>
            <w:vAlign w:val="bottom"/>
          </w:tcPr>
          <w:p w14:paraId="23BC5C29" w14:textId="77777777" w:rsidR="001B0A2B" w:rsidRPr="00FE7521" w:rsidRDefault="001B0A2B" w:rsidP="00A45ECC">
            <w:pPr>
              <w:jc w:val="right"/>
              <w:rPr>
                <w:bCs/>
                <w:szCs w:val="20"/>
              </w:rPr>
            </w:pPr>
            <w:r w:rsidRPr="00FE7521">
              <w:rPr>
                <w:bCs/>
                <w:szCs w:val="20"/>
              </w:rPr>
              <w:t>Total Expense</w:t>
            </w:r>
          </w:p>
        </w:tc>
        <w:tc>
          <w:tcPr>
            <w:tcW w:w="1536" w:type="dxa"/>
            <w:tcBorders>
              <w:bottom w:val="single" w:sz="4" w:space="0" w:color="auto"/>
              <w:right w:val="single" w:sz="4" w:space="0" w:color="auto"/>
            </w:tcBorders>
            <w:vAlign w:val="bottom"/>
          </w:tcPr>
          <w:p w14:paraId="0C285DC6" w14:textId="77777777" w:rsidR="001B0A2B" w:rsidRPr="00FE7521" w:rsidRDefault="001B0A2B" w:rsidP="00A45ECC">
            <w:pPr>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03A23659" w14:textId="77777777" w:rsidR="001B0A2B" w:rsidRPr="00FE7521" w:rsidRDefault="001B0A2B" w:rsidP="00A45ECC">
            <w:pPr>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010B9767" w14:textId="77777777" w:rsidR="001B0A2B" w:rsidRPr="00FE7521" w:rsidRDefault="001B0A2B" w:rsidP="00A45ECC">
            <w:pPr>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34BBFE32" w14:textId="77777777" w:rsidR="001B0A2B" w:rsidRPr="00FE7521" w:rsidRDefault="001B0A2B" w:rsidP="00A45ECC">
            <w:pPr>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2B138B59" w14:textId="77777777" w:rsidR="001B0A2B" w:rsidRPr="00FE7521" w:rsidRDefault="001B0A2B" w:rsidP="00A45ECC">
            <w:pPr>
              <w:tabs>
                <w:tab w:val="decimal" w:pos="1210"/>
              </w:tabs>
              <w:jc w:val="right"/>
              <w:rPr>
                <w:szCs w:val="20"/>
              </w:rPr>
            </w:pPr>
            <w:r w:rsidRPr="00FE7521">
              <w:rPr>
                <w:szCs w:val="20"/>
              </w:rPr>
              <w:t>127</w:t>
            </w:r>
          </w:p>
        </w:tc>
      </w:tr>
      <w:tr w:rsidR="001B0A2B" w:rsidRPr="00FE7521" w14:paraId="32E612C7" w14:textId="77777777" w:rsidTr="00A64230">
        <w:trPr>
          <w:trHeight w:val="210"/>
          <w:jc w:val="center"/>
        </w:trPr>
        <w:tc>
          <w:tcPr>
            <w:tcW w:w="1710" w:type="dxa"/>
            <w:tcBorders>
              <w:left w:val="single" w:sz="2" w:space="0" w:color="auto"/>
              <w:bottom w:val="single" w:sz="2" w:space="0" w:color="auto"/>
            </w:tcBorders>
            <w:vAlign w:val="bottom"/>
          </w:tcPr>
          <w:p w14:paraId="4ADD9608" w14:textId="77777777" w:rsidR="001B0A2B" w:rsidRPr="00FE7521" w:rsidRDefault="001B0A2B" w:rsidP="00A45ECC">
            <w:pPr>
              <w:jc w:val="right"/>
              <w:rPr>
                <w:bCs/>
                <w:szCs w:val="20"/>
              </w:rPr>
            </w:pPr>
            <w:r w:rsidRPr="00FE7521">
              <w:rPr>
                <w:bCs/>
                <w:szCs w:val="20"/>
              </w:rPr>
              <w:t>Net Income</w:t>
            </w:r>
          </w:p>
        </w:tc>
        <w:tc>
          <w:tcPr>
            <w:tcW w:w="1536" w:type="dxa"/>
            <w:tcBorders>
              <w:top w:val="single" w:sz="4" w:space="0" w:color="auto"/>
              <w:bottom w:val="single" w:sz="2" w:space="0" w:color="auto"/>
              <w:right w:val="single" w:sz="4" w:space="0" w:color="auto"/>
            </w:tcBorders>
            <w:vAlign w:val="bottom"/>
          </w:tcPr>
          <w:p w14:paraId="31D19559" w14:textId="77777777" w:rsidR="001B0A2B" w:rsidRPr="00FE7521" w:rsidRDefault="001B0A2B" w:rsidP="00A45ECC">
            <w:pPr>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505B50CC" w14:textId="77777777" w:rsidR="001B0A2B" w:rsidRPr="00FE7521" w:rsidRDefault="001B0A2B" w:rsidP="00A45ECC">
            <w:pPr>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5A37774D" w14:textId="77777777" w:rsidR="001B0A2B" w:rsidRPr="00FE7521" w:rsidRDefault="001B0A2B" w:rsidP="00A45ECC">
            <w:pPr>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1CE8B2F8" w14:textId="77777777" w:rsidR="001B0A2B" w:rsidRPr="00FE7521" w:rsidRDefault="001B0A2B" w:rsidP="00A45ECC">
            <w:pPr>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2626A073" w14:textId="77777777" w:rsidR="001B0A2B" w:rsidRPr="00FE7521" w:rsidRDefault="001B0A2B" w:rsidP="00A45ECC">
            <w:pPr>
              <w:tabs>
                <w:tab w:val="decimal" w:pos="1210"/>
              </w:tabs>
              <w:jc w:val="right"/>
              <w:rPr>
                <w:bCs/>
                <w:szCs w:val="20"/>
              </w:rPr>
            </w:pPr>
            <w:r w:rsidRPr="00FE7521">
              <w:rPr>
                <w:bCs/>
                <w:szCs w:val="20"/>
              </w:rPr>
              <w:t>-88</w:t>
            </w:r>
          </w:p>
        </w:tc>
      </w:tr>
    </w:tbl>
    <w:p w14:paraId="3F6B1C35" w14:textId="77777777" w:rsidR="001B0A2B" w:rsidRPr="00222362" w:rsidRDefault="001B0A2B" w:rsidP="001B0A2B"/>
    <w:p w14:paraId="0B25F4C6" w14:textId="77777777" w:rsidR="001B0A2B" w:rsidRDefault="001B0A2B" w:rsidP="001B0A2B">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4A2C0966"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2DB838FC" w14:textId="77777777" w:rsidTr="00A64230">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1671741C" w14:textId="77777777" w:rsidR="001B0A2B" w:rsidRPr="00FE7521" w:rsidRDefault="001B0A2B" w:rsidP="00A45ECC">
            <w:pPr>
              <w:jc w:val="right"/>
              <w:rPr>
                <w:szCs w:val="18"/>
              </w:rPr>
            </w:pP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198018C9" w14:textId="77777777" w:rsidR="001B0A2B" w:rsidRPr="00FE7521" w:rsidRDefault="001B0A2B" w:rsidP="00A45ECC">
            <w:pPr>
              <w:jc w:val="right"/>
              <w:rPr>
                <w:snapToGrid w:val="0"/>
                <w:szCs w:val="18"/>
              </w:rPr>
            </w:pPr>
            <w:r w:rsidRPr="00FE7521">
              <w:rPr>
                <w:snapToGrid w:val="0"/>
                <w:szCs w:val="18"/>
              </w:rPr>
              <w:t>$ Actual</w:t>
            </w:r>
          </w:p>
          <w:p w14:paraId="62439CDA" w14:textId="77777777" w:rsidR="001B0A2B" w:rsidRPr="00FE7521" w:rsidRDefault="001B0A2B" w:rsidP="00A45ECC">
            <w:pPr>
              <w:jc w:val="right"/>
              <w:rPr>
                <w:snapToGrid w:val="0"/>
                <w:szCs w:val="18"/>
              </w:rPr>
            </w:pPr>
            <w:r w:rsidRPr="00FE7521">
              <w:rPr>
                <w:snapToGrid w:val="0"/>
                <w:szCs w:val="18"/>
              </w:rPr>
              <w:t xml:space="preserve">year to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6E53C1F" w14:textId="77777777" w:rsidR="001B0A2B" w:rsidRPr="00FE7521" w:rsidRDefault="001B0A2B" w:rsidP="00A45ECC">
            <w:pPr>
              <w:jc w:val="right"/>
              <w:rPr>
                <w:snapToGrid w:val="0"/>
                <w:szCs w:val="18"/>
              </w:rPr>
            </w:pPr>
            <w:r w:rsidRPr="00FE7521">
              <w:rPr>
                <w:snapToGrid w:val="0"/>
                <w:szCs w:val="18"/>
              </w:rPr>
              <w:t>$ Budget</w:t>
            </w:r>
          </w:p>
          <w:p w14:paraId="334064CD"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4867E9C2" w14:textId="77777777" w:rsidR="001B0A2B" w:rsidRPr="00FE7521" w:rsidRDefault="001B0A2B" w:rsidP="00A45ECC">
            <w:pPr>
              <w:jc w:val="right"/>
              <w:rPr>
                <w:snapToGrid w:val="0"/>
                <w:szCs w:val="18"/>
              </w:rPr>
            </w:pPr>
            <w:r w:rsidRPr="00FE7521">
              <w:rPr>
                <w:snapToGrid w:val="0"/>
                <w:szCs w:val="18"/>
              </w:rPr>
              <w:t>$ Forecast</w:t>
            </w:r>
          </w:p>
          <w:p w14:paraId="557F96C9"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1AC878A9" w14:textId="77777777" w:rsidR="001B0A2B" w:rsidRPr="00FE7521" w:rsidRDefault="001B0A2B" w:rsidP="00A45ECC">
            <w:pPr>
              <w:jc w:val="right"/>
              <w:rPr>
                <w:snapToGrid w:val="0"/>
                <w:szCs w:val="18"/>
              </w:rPr>
            </w:pPr>
            <w:r w:rsidRPr="00FE7521">
              <w:rPr>
                <w:snapToGrid w:val="0"/>
                <w:szCs w:val="18"/>
              </w:rPr>
              <w:t xml:space="preserve">$ Difference </w:t>
            </w:r>
          </w:p>
          <w:p w14:paraId="17C9A47E" w14:textId="2058A19B" w:rsidR="001B0A2B" w:rsidRPr="00FE7521" w:rsidRDefault="001B0A2B" w:rsidP="00FE7521">
            <w:pPr>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2998AFEF" w14:textId="77777777" w:rsidTr="00A64230">
        <w:trPr>
          <w:trHeight w:val="171"/>
          <w:jc w:val="center"/>
        </w:trPr>
        <w:tc>
          <w:tcPr>
            <w:tcW w:w="3330" w:type="dxa"/>
            <w:tcBorders>
              <w:top w:val="single" w:sz="2" w:space="0" w:color="auto"/>
              <w:left w:val="single" w:sz="2" w:space="0" w:color="auto"/>
              <w:bottom w:val="nil"/>
              <w:right w:val="nil"/>
            </w:tcBorders>
            <w:shd w:val="clear" w:color="auto" w:fill="auto"/>
            <w:noWrap/>
            <w:vAlign w:val="bottom"/>
          </w:tcPr>
          <w:p w14:paraId="0F6EF2C4" w14:textId="77777777" w:rsidR="001B0A2B" w:rsidRPr="00FE7521" w:rsidRDefault="001B0A2B" w:rsidP="00A45ECC">
            <w:pPr>
              <w:rPr>
                <w:rFonts w:cs="Arial"/>
                <w:bCs/>
                <w:iCs/>
                <w:szCs w:val="18"/>
              </w:rPr>
            </w:pPr>
            <w:r w:rsidRPr="00FE7521">
              <w:rPr>
                <w:rFonts w:cs="Arial"/>
                <w:bCs/>
                <w:szCs w:val="18"/>
              </w:rPr>
              <w:t>REVENUE</w:t>
            </w:r>
          </w:p>
        </w:tc>
        <w:tc>
          <w:tcPr>
            <w:tcW w:w="1561" w:type="dxa"/>
            <w:tcBorders>
              <w:left w:val="nil"/>
              <w:right w:val="single" w:sz="4" w:space="0" w:color="auto"/>
            </w:tcBorders>
            <w:shd w:val="clear" w:color="auto" w:fill="auto"/>
          </w:tcPr>
          <w:p w14:paraId="2E640D2A" w14:textId="77777777" w:rsidR="001B0A2B" w:rsidRPr="00FE7521" w:rsidRDefault="001B0A2B" w:rsidP="00A45ECC">
            <w:pPr>
              <w:jc w:val="right"/>
              <w:rPr>
                <w:rFonts w:cs="Arial"/>
                <w:iCs/>
                <w:szCs w:val="18"/>
              </w:rPr>
            </w:pPr>
          </w:p>
        </w:tc>
        <w:tc>
          <w:tcPr>
            <w:tcW w:w="1562" w:type="dxa"/>
            <w:tcBorders>
              <w:left w:val="single" w:sz="4" w:space="0" w:color="auto"/>
              <w:right w:val="single" w:sz="4" w:space="0" w:color="auto"/>
            </w:tcBorders>
            <w:shd w:val="clear" w:color="auto" w:fill="auto"/>
          </w:tcPr>
          <w:p w14:paraId="4F59D46E" w14:textId="77777777" w:rsidR="001B0A2B" w:rsidRPr="00FE7521" w:rsidRDefault="001B0A2B" w:rsidP="00A45ECC">
            <w:pPr>
              <w:jc w:val="right"/>
              <w:rPr>
                <w:rFonts w:cs="Arial"/>
                <w:iCs/>
                <w:szCs w:val="18"/>
              </w:rPr>
            </w:pPr>
          </w:p>
        </w:tc>
        <w:tc>
          <w:tcPr>
            <w:tcW w:w="1561" w:type="dxa"/>
            <w:tcBorders>
              <w:left w:val="single" w:sz="4" w:space="0" w:color="auto"/>
              <w:right w:val="single" w:sz="4" w:space="0" w:color="auto"/>
            </w:tcBorders>
            <w:shd w:val="clear" w:color="auto" w:fill="auto"/>
          </w:tcPr>
          <w:p w14:paraId="44376770" w14:textId="77777777" w:rsidR="001B0A2B" w:rsidRPr="00FE7521" w:rsidRDefault="001B0A2B" w:rsidP="00A45ECC">
            <w:pPr>
              <w:jc w:val="right"/>
              <w:rPr>
                <w:rFonts w:cs="Arial"/>
                <w:iCs/>
                <w:szCs w:val="18"/>
              </w:rPr>
            </w:pPr>
          </w:p>
        </w:tc>
        <w:tc>
          <w:tcPr>
            <w:tcW w:w="1562" w:type="dxa"/>
            <w:tcBorders>
              <w:left w:val="single" w:sz="4" w:space="0" w:color="auto"/>
              <w:right w:val="single" w:sz="2" w:space="0" w:color="auto"/>
            </w:tcBorders>
            <w:shd w:val="clear" w:color="auto" w:fill="auto"/>
          </w:tcPr>
          <w:p w14:paraId="1C88079C" w14:textId="77777777" w:rsidR="001B0A2B" w:rsidRPr="00FE7521" w:rsidRDefault="001B0A2B" w:rsidP="00A45ECC">
            <w:pPr>
              <w:jc w:val="right"/>
              <w:rPr>
                <w:rFonts w:cs="Arial"/>
                <w:iCs/>
                <w:szCs w:val="18"/>
              </w:rPr>
            </w:pPr>
          </w:p>
        </w:tc>
      </w:tr>
      <w:tr w:rsidR="000140BE" w:rsidRPr="00FE7521" w14:paraId="65EF958E" w14:textId="77777777" w:rsidTr="00A64230">
        <w:trPr>
          <w:jc w:val="center"/>
        </w:trPr>
        <w:tc>
          <w:tcPr>
            <w:tcW w:w="3330" w:type="dxa"/>
            <w:tcBorders>
              <w:top w:val="nil"/>
              <w:left w:val="single" w:sz="2" w:space="0" w:color="auto"/>
              <w:bottom w:val="nil"/>
              <w:right w:val="nil"/>
            </w:tcBorders>
            <w:shd w:val="clear" w:color="auto" w:fill="auto"/>
            <w:noWrap/>
          </w:tcPr>
          <w:p w14:paraId="61A22981" w14:textId="77777777" w:rsidR="001B0A2B" w:rsidRPr="00FE7521" w:rsidRDefault="001B0A2B" w:rsidP="00A45ECC">
            <w:pPr>
              <w:ind w:firstLineChars="100" w:firstLine="240"/>
              <w:rPr>
                <w:rFonts w:cs="Arial"/>
                <w:bCs/>
                <w:iCs/>
                <w:szCs w:val="18"/>
              </w:rPr>
            </w:pPr>
            <w:r w:rsidRPr="00FE7521">
              <w:rPr>
                <w:rFonts w:cs="Arial"/>
                <w:bCs/>
                <w:szCs w:val="18"/>
              </w:rPr>
              <w:t>Contributed</w:t>
            </w:r>
          </w:p>
        </w:tc>
        <w:tc>
          <w:tcPr>
            <w:tcW w:w="1561" w:type="dxa"/>
            <w:tcBorders>
              <w:top w:val="nil"/>
              <w:left w:val="nil"/>
              <w:right w:val="single" w:sz="4" w:space="0" w:color="auto"/>
            </w:tcBorders>
            <w:shd w:val="clear" w:color="auto" w:fill="auto"/>
          </w:tcPr>
          <w:p w14:paraId="251F3738" w14:textId="77777777" w:rsidR="001B0A2B" w:rsidRPr="00FE7521" w:rsidRDefault="001B0A2B" w:rsidP="00A45ECC">
            <w:pPr>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399634C3" w14:textId="77777777" w:rsidR="001B0A2B" w:rsidRPr="00FE7521" w:rsidRDefault="001B0A2B" w:rsidP="00A45ECC">
            <w:pPr>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5272F960" w14:textId="77777777" w:rsidR="001B0A2B" w:rsidRPr="00FE7521" w:rsidRDefault="001B0A2B" w:rsidP="00A45ECC">
            <w:pPr>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FD5BE3B" w14:textId="77777777" w:rsidR="001B0A2B" w:rsidRPr="00FE7521" w:rsidRDefault="001B0A2B" w:rsidP="00A45ECC">
            <w:pPr>
              <w:jc w:val="right"/>
              <w:rPr>
                <w:rFonts w:cs="Arial"/>
                <w:szCs w:val="18"/>
              </w:rPr>
            </w:pPr>
            <w:r w:rsidRPr="00FE7521">
              <w:rPr>
                <w:rFonts w:cs="Arial"/>
                <w:szCs w:val="18"/>
              </w:rPr>
              <w:t xml:space="preserve">529 </w:t>
            </w:r>
          </w:p>
        </w:tc>
      </w:tr>
      <w:tr w:rsidR="000140BE" w:rsidRPr="00FE7521" w14:paraId="0A090894" w14:textId="77777777" w:rsidTr="00A64230">
        <w:trPr>
          <w:jc w:val="center"/>
        </w:trPr>
        <w:tc>
          <w:tcPr>
            <w:tcW w:w="3330" w:type="dxa"/>
            <w:tcBorders>
              <w:top w:val="nil"/>
              <w:left w:val="single" w:sz="2" w:space="0" w:color="auto"/>
              <w:bottom w:val="nil"/>
              <w:right w:val="nil"/>
            </w:tcBorders>
            <w:shd w:val="clear" w:color="auto" w:fill="auto"/>
            <w:noWrap/>
          </w:tcPr>
          <w:p w14:paraId="3349444D" w14:textId="77777777" w:rsidR="001B0A2B" w:rsidRPr="00FE7521" w:rsidRDefault="001B0A2B" w:rsidP="00A45ECC">
            <w:pPr>
              <w:ind w:firstLineChars="100" w:firstLine="240"/>
              <w:rPr>
                <w:rFonts w:cs="Arial"/>
                <w:bCs/>
                <w:iCs/>
                <w:szCs w:val="18"/>
              </w:rPr>
            </w:pPr>
            <w:r w:rsidRPr="00FE7521">
              <w:rPr>
                <w:rFonts w:cs="Arial"/>
                <w:bCs/>
                <w:szCs w:val="18"/>
              </w:rPr>
              <w:t>Earned</w:t>
            </w:r>
          </w:p>
        </w:tc>
        <w:tc>
          <w:tcPr>
            <w:tcW w:w="1561" w:type="dxa"/>
            <w:tcBorders>
              <w:left w:val="nil"/>
              <w:bottom w:val="single" w:sz="4" w:space="0" w:color="auto"/>
              <w:right w:val="single" w:sz="4" w:space="0" w:color="auto"/>
            </w:tcBorders>
            <w:shd w:val="clear" w:color="auto" w:fill="auto"/>
          </w:tcPr>
          <w:p w14:paraId="1CCDFE0A" w14:textId="77777777" w:rsidR="001B0A2B" w:rsidRPr="00FE7521" w:rsidRDefault="001B0A2B" w:rsidP="00A45ECC">
            <w:pPr>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259784B9" w14:textId="77777777" w:rsidR="001B0A2B" w:rsidRPr="00FE7521" w:rsidRDefault="001B0A2B" w:rsidP="00A45ECC">
            <w:pPr>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40CB84CC" w14:textId="77777777" w:rsidR="001B0A2B" w:rsidRPr="00FE7521" w:rsidRDefault="001B0A2B" w:rsidP="00A45ECC">
            <w:pPr>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5AB26CE9" w14:textId="77777777" w:rsidR="001B0A2B" w:rsidRPr="00FE7521" w:rsidRDefault="001B0A2B" w:rsidP="00A45ECC">
            <w:pPr>
              <w:jc w:val="right"/>
              <w:rPr>
                <w:rFonts w:cs="Arial"/>
                <w:szCs w:val="18"/>
              </w:rPr>
            </w:pPr>
            <w:r w:rsidRPr="00FE7521">
              <w:rPr>
                <w:rFonts w:cs="Arial"/>
                <w:szCs w:val="18"/>
              </w:rPr>
              <w:t>-166</w:t>
            </w:r>
          </w:p>
        </w:tc>
      </w:tr>
      <w:tr w:rsidR="000140BE" w:rsidRPr="00FE7521" w14:paraId="7445E509"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179AD8C1" w14:textId="77777777" w:rsidR="001B0A2B" w:rsidRPr="00FE7521" w:rsidRDefault="001B0A2B" w:rsidP="00A45ECC">
            <w:pPr>
              <w:jc w:val="right"/>
              <w:rPr>
                <w:rFonts w:cs="Arial"/>
                <w:bCs/>
                <w:iCs/>
                <w:szCs w:val="18"/>
              </w:rPr>
            </w:pPr>
            <w:r w:rsidRPr="00FE7521">
              <w:rPr>
                <w:rFonts w:cs="Arial"/>
                <w:bCs/>
                <w:szCs w:val="18"/>
              </w:rPr>
              <w:t>REVENUE</w:t>
            </w:r>
          </w:p>
        </w:tc>
        <w:tc>
          <w:tcPr>
            <w:tcW w:w="1561" w:type="dxa"/>
            <w:tcBorders>
              <w:top w:val="nil"/>
              <w:left w:val="nil"/>
              <w:bottom w:val="single" w:sz="4" w:space="0" w:color="auto"/>
              <w:right w:val="single" w:sz="4" w:space="0" w:color="auto"/>
            </w:tcBorders>
            <w:shd w:val="clear" w:color="auto" w:fill="auto"/>
          </w:tcPr>
          <w:p w14:paraId="2A7A266D" w14:textId="77777777" w:rsidR="001B0A2B" w:rsidRPr="00FE7521" w:rsidRDefault="001B0A2B" w:rsidP="00A45ECC">
            <w:pPr>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20F3EC" w14:textId="77777777" w:rsidR="001B0A2B" w:rsidRPr="00FE7521" w:rsidRDefault="001B0A2B" w:rsidP="00A45ECC">
            <w:pPr>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2A3A73C9" w14:textId="77777777" w:rsidR="001B0A2B" w:rsidRPr="00FE7521" w:rsidRDefault="001B0A2B" w:rsidP="00A45ECC">
            <w:pPr>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1F78B1B3" w14:textId="77777777" w:rsidR="001B0A2B" w:rsidRPr="00FE7521" w:rsidRDefault="001B0A2B" w:rsidP="00A45ECC">
            <w:pPr>
              <w:jc w:val="right"/>
              <w:rPr>
                <w:rFonts w:cs="Arial"/>
                <w:szCs w:val="18"/>
              </w:rPr>
            </w:pPr>
            <w:r w:rsidRPr="00FE7521">
              <w:rPr>
                <w:rFonts w:cs="Arial"/>
                <w:szCs w:val="18"/>
              </w:rPr>
              <w:t xml:space="preserve">362 </w:t>
            </w:r>
          </w:p>
        </w:tc>
      </w:tr>
      <w:tr w:rsidR="000140BE" w:rsidRPr="00FE7521" w14:paraId="717A23FC"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38706F46" w14:textId="77777777" w:rsidR="001B0A2B" w:rsidRPr="00FE7521" w:rsidRDefault="001B0A2B" w:rsidP="00A45ECC">
            <w:pPr>
              <w:rPr>
                <w:rFonts w:cs="Arial"/>
                <w:bCs/>
                <w:iCs/>
                <w:szCs w:val="18"/>
              </w:rPr>
            </w:pPr>
            <w:r w:rsidRPr="00FE7521">
              <w:rPr>
                <w:rFonts w:cs="Arial"/>
                <w:bCs/>
                <w:szCs w:val="18"/>
              </w:rPr>
              <w:t>EXPENSES</w:t>
            </w:r>
          </w:p>
        </w:tc>
        <w:tc>
          <w:tcPr>
            <w:tcW w:w="1561" w:type="dxa"/>
            <w:tcBorders>
              <w:top w:val="single" w:sz="4" w:space="0" w:color="auto"/>
              <w:left w:val="nil"/>
              <w:right w:val="single" w:sz="4" w:space="0" w:color="auto"/>
            </w:tcBorders>
            <w:shd w:val="clear" w:color="auto" w:fill="auto"/>
          </w:tcPr>
          <w:p w14:paraId="4C69A493"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0BDB7492" w14:textId="77777777" w:rsidR="001B0A2B" w:rsidRPr="00FE7521" w:rsidRDefault="001B0A2B" w:rsidP="00A45ECC">
            <w:pPr>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7D13BE5B"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797AA789"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1BA69E27" w14:textId="77777777" w:rsidTr="00A64230">
        <w:trPr>
          <w:jc w:val="center"/>
        </w:trPr>
        <w:tc>
          <w:tcPr>
            <w:tcW w:w="3330" w:type="dxa"/>
            <w:tcBorders>
              <w:top w:val="nil"/>
              <w:left w:val="single" w:sz="2" w:space="0" w:color="auto"/>
              <w:bottom w:val="nil"/>
              <w:right w:val="nil"/>
            </w:tcBorders>
            <w:shd w:val="clear" w:color="auto" w:fill="auto"/>
            <w:noWrap/>
          </w:tcPr>
          <w:p w14:paraId="75C36611" w14:textId="77777777" w:rsidR="001B0A2B" w:rsidRPr="00FE7521" w:rsidRDefault="001B0A2B" w:rsidP="00A45ECC">
            <w:pPr>
              <w:ind w:firstLineChars="100" w:firstLine="240"/>
              <w:rPr>
                <w:rFonts w:cs="Arial"/>
                <w:bCs/>
                <w:iCs/>
                <w:szCs w:val="18"/>
              </w:rPr>
            </w:pPr>
            <w:r w:rsidRPr="00FE7521">
              <w:rPr>
                <w:rFonts w:cs="Arial"/>
                <w:bCs/>
                <w:szCs w:val="18"/>
              </w:rPr>
              <w:t>Program Services</w:t>
            </w:r>
          </w:p>
        </w:tc>
        <w:tc>
          <w:tcPr>
            <w:tcW w:w="1561" w:type="dxa"/>
            <w:tcBorders>
              <w:left w:val="nil"/>
              <w:right w:val="single" w:sz="4" w:space="0" w:color="auto"/>
            </w:tcBorders>
            <w:shd w:val="clear" w:color="auto" w:fill="auto"/>
            <w:vAlign w:val="bottom"/>
          </w:tcPr>
          <w:p w14:paraId="642F8D30" w14:textId="77777777" w:rsidR="001B0A2B" w:rsidRPr="00FE7521" w:rsidRDefault="001B0A2B" w:rsidP="00A45ECC">
            <w:pPr>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0F4863C0" w14:textId="77777777" w:rsidR="001B0A2B" w:rsidRPr="00FE7521" w:rsidRDefault="001B0A2B" w:rsidP="00A45ECC">
            <w:pPr>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67277325" w14:textId="77777777" w:rsidR="001B0A2B" w:rsidRPr="00FE7521" w:rsidRDefault="001B0A2B" w:rsidP="00A45ECC">
            <w:pPr>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6F794DB2" w14:textId="77777777" w:rsidR="001B0A2B" w:rsidRPr="00FE7521" w:rsidRDefault="001B0A2B" w:rsidP="00A45ECC">
            <w:pPr>
              <w:jc w:val="right"/>
              <w:rPr>
                <w:rFonts w:cs="Arial"/>
                <w:szCs w:val="18"/>
              </w:rPr>
            </w:pPr>
            <w:r w:rsidRPr="00FE7521">
              <w:rPr>
                <w:rFonts w:cs="Arial"/>
                <w:szCs w:val="18"/>
              </w:rPr>
              <w:t>-197</w:t>
            </w:r>
          </w:p>
        </w:tc>
      </w:tr>
      <w:tr w:rsidR="000140BE" w:rsidRPr="00FE7521" w14:paraId="54DA4B04" w14:textId="77777777" w:rsidTr="00A64230">
        <w:trPr>
          <w:jc w:val="center"/>
        </w:trPr>
        <w:tc>
          <w:tcPr>
            <w:tcW w:w="3330" w:type="dxa"/>
            <w:tcBorders>
              <w:top w:val="nil"/>
              <w:left w:val="single" w:sz="2" w:space="0" w:color="auto"/>
              <w:bottom w:val="nil"/>
              <w:right w:val="nil"/>
            </w:tcBorders>
            <w:shd w:val="clear" w:color="auto" w:fill="auto"/>
            <w:noWrap/>
          </w:tcPr>
          <w:p w14:paraId="620DF4A4" w14:textId="4CC351BA" w:rsidR="001B0A2B" w:rsidRPr="00FE7521" w:rsidRDefault="001B0A2B" w:rsidP="001D6943">
            <w:pPr>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nil"/>
              <w:right w:val="single" w:sz="4" w:space="0" w:color="auto"/>
            </w:tcBorders>
            <w:shd w:val="clear" w:color="auto" w:fill="auto"/>
          </w:tcPr>
          <w:p w14:paraId="4C6F1371" w14:textId="77777777" w:rsidR="001B0A2B" w:rsidRPr="00FE7521" w:rsidRDefault="001B0A2B" w:rsidP="00A45ECC">
            <w:pPr>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5C49A40D" w14:textId="77777777" w:rsidR="001B0A2B" w:rsidRPr="00FE7521" w:rsidRDefault="001B0A2B" w:rsidP="00A45ECC">
            <w:pPr>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102763F0" w14:textId="77777777" w:rsidR="001B0A2B" w:rsidRPr="00FE7521" w:rsidRDefault="001B0A2B" w:rsidP="00A45ECC">
            <w:pPr>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5231A02A" w14:textId="77777777" w:rsidR="001B0A2B" w:rsidRPr="00FE7521" w:rsidRDefault="001B0A2B" w:rsidP="00A45ECC">
            <w:pPr>
              <w:jc w:val="right"/>
              <w:rPr>
                <w:rFonts w:cs="Arial"/>
                <w:szCs w:val="18"/>
              </w:rPr>
            </w:pPr>
            <w:r w:rsidRPr="00FE7521">
              <w:rPr>
                <w:rFonts w:cs="Arial"/>
                <w:szCs w:val="18"/>
              </w:rPr>
              <w:t>-59</w:t>
            </w:r>
          </w:p>
        </w:tc>
      </w:tr>
      <w:tr w:rsidR="000140BE" w:rsidRPr="00FE7521" w14:paraId="1AAC63E4" w14:textId="77777777" w:rsidTr="00A64230">
        <w:trPr>
          <w:jc w:val="center"/>
        </w:trPr>
        <w:tc>
          <w:tcPr>
            <w:tcW w:w="3330" w:type="dxa"/>
            <w:tcBorders>
              <w:top w:val="nil"/>
              <w:left w:val="single" w:sz="2" w:space="0" w:color="auto"/>
              <w:bottom w:val="nil"/>
              <w:right w:val="nil"/>
            </w:tcBorders>
            <w:shd w:val="clear" w:color="auto" w:fill="auto"/>
            <w:noWrap/>
          </w:tcPr>
          <w:p w14:paraId="557CB789" w14:textId="77777777" w:rsidR="001B0A2B" w:rsidRPr="00FE7521" w:rsidRDefault="001B0A2B" w:rsidP="00A45ECC">
            <w:pPr>
              <w:ind w:firstLineChars="100" w:firstLine="240"/>
              <w:rPr>
                <w:rFonts w:cs="Arial"/>
                <w:bCs/>
                <w:iCs/>
                <w:szCs w:val="18"/>
              </w:rPr>
            </w:pPr>
            <w:r w:rsidRPr="00FE7521">
              <w:rPr>
                <w:rFonts w:cs="Arial"/>
                <w:bCs/>
                <w:szCs w:val="18"/>
              </w:rPr>
              <w:t>Fundraising</w:t>
            </w:r>
          </w:p>
        </w:tc>
        <w:tc>
          <w:tcPr>
            <w:tcW w:w="1561" w:type="dxa"/>
            <w:tcBorders>
              <w:left w:val="nil"/>
              <w:bottom w:val="single" w:sz="4" w:space="0" w:color="auto"/>
              <w:right w:val="single" w:sz="4" w:space="0" w:color="auto"/>
            </w:tcBorders>
            <w:shd w:val="clear" w:color="auto" w:fill="auto"/>
          </w:tcPr>
          <w:p w14:paraId="2C99EFDE" w14:textId="77777777" w:rsidR="001B0A2B" w:rsidRPr="00FE7521" w:rsidRDefault="001B0A2B" w:rsidP="00A45ECC">
            <w:pPr>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2893DD1C" w14:textId="77777777" w:rsidR="001B0A2B" w:rsidRPr="00FE7521" w:rsidRDefault="001B0A2B" w:rsidP="00A45ECC">
            <w:pPr>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4B963D42" w14:textId="77777777" w:rsidR="001B0A2B" w:rsidRPr="00FE7521" w:rsidRDefault="001B0A2B" w:rsidP="00A45ECC">
            <w:pPr>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5DB8EEC2"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0F533567" w14:textId="77777777" w:rsidTr="00A64230">
        <w:trPr>
          <w:jc w:val="center"/>
        </w:trPr>
        <w:tc>
          <w:tcPr>
            <w:tcW w:w="3330" w:type="dxa"/>
            <w:tcBorders>
              <w:top w:val="nil"/>
              <w:left w:val="single" w:sz="2" w:space="0" w:color="auto"/>
              <w:bottom w:val="nil"/>
              <w:right w:val="nil"/>
            </w:tcBorders>
            <w:shd w:val="clear" w:color="auto" w:fill="auto"/>
            <w:noWrap/>
          </w:tcPr>
          <w:p w14:paraId="6280EC61" w14:textId="77777777" w:rsidR="001B0A2B" w:rsidRPr="00FE7521" w:rsidRDefault="001B0A2B" w:rsidP="00A45ECC">
            <w:pPr>
              <w:jc w:val="right"/>
              <w:rPr>
                <w:rFonts w:cs="Arial"/>
                <w:bCs/>
                <w:iCs/>
                <w:szCs w:val="18"/>
              </w:rPr>
            </w:pPr>
            <w:r w:rsidRPr="00FE7521">
              <w:rPr>
                <w:rFonts w:cs="Arial"/>
                <w:bCs/>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06F93B2E" w14:textId="77777777" w:rsidR="001B0A2B" w:rsidRPr="00FE7521" w:rsidRDefault="001B0A2B" w:rsidP="00A45ECC">
            <w:pPr>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22600371" w14:textId="77777777" w:rsidR="001B0A2B" w:rsidRPr="00FE7521" w:rsidRDefault="001B0A2B" w:rsidP="00A45ECC">
            <w:pPr>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5870D493" w14:textId="77777777" w:rsidR="001B0A2B" w:rsidRPr="00FE7521" w:rsidRDefault="001B0A2B" w:rsidP="00A45ECC">
            <w:pPr>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7B97F306" w14:textId="77777777" w:rsidR="001B0A2B" w:rsidRPr="00FE7521" w:rsidRDefault="001B0A2B" w:rsidP="00A45ECC">
            <w:pPr>
              <w:jc w:val="right"/>
              <w:rPr>
                <w:rFonts w:cs="Arial"/>
                <w:szCs w:val="18"/>
              </w:rPr>
            </w:pPr>
            <w:r w:rsidRPr="00FE7521">
              <w:rPr>
                <w:rFonts w:cs="Arial"/>
                <w:szCs w:val="18"/>
              </w:rPr>
              <w:t xml:space="preserve">41 </w:t>
            </w:r>
          </w:p>
        </w:tc>
      </w:tr>
      <w:tr w:rsidR="000140BE" w:rsidRPr="00FE7521" w14:paraId="6E34ED3A" w14:textId="77777777" w:rsidTr="00A64230">
        <w:trPr>
          <w:jc w:val="center"/>
        </w:trPr>
        <w:tc>
          <w:tcPr>
            <w:tcW w:w="3330" w:type="dxa"/>
            <w:tcBorders>
              <w:top w:val="nil"/>
              <w:left w:val="single" w:sz="2" w:space="0" w:color="auto"/>
              <w:bottom w:val="single" w:sz="2" w:space="0" w:color="auto"/>
              <w:right w:val="nil"/>
            </w:tcBorders>
            <w:shd w:val="clear" w:color="auto" w:fill="auto"/>
            <w:noWrap/>
            <w:vAlign w:val="bottom"/>
          </w:tcPr>
          <w:p w14:paraId="06346C97" w14:textId="77777777" w:rsidR="001B0A2B" w:rsidRPr="00FE7521" w:rsidRDefault="001B0A2B" w:rsidP="00A45ECC">
            <w:pPr>
              <w:jc w:val="right"/>
              <w:rPr>
                <w:rFonts w:cs="Arial"/>
                <w:bCs/>
                <w:iCs/>
                <w:szCs w:val="18"/>
              </w:rPr>
            </w:pPr>
            <w:r w:rsidRPr="00FE7521">
              <w:rPr>
                <w:rFonts w:cs="Arial"/>
                <w:bCs/>
                <w:szCs w:val="18"/>
              </w:rPr>
              <w:t>EXCESS OR (DEFICIT)</w:t>
            </w:r>
          </w:p>
        </w:tc>
        <w:tc>
          <w:tcPr>
            <w:tcW w:w="1561" w:type="dxa"/>
            <w:tcBorders>
              <w:top w:val="single" w:sz="4" w:space="0" w:color="auto"/>
              <w:left w:val="nil"/>
              <w:bottom w:val="single" w:sz="2" w:space="0" w:color="auto"/>
              <w:right w:val="single" w:sz="4" w:space="0" w:color="auto"/>
            </w:tcBorders>
            <w:shd w:val="clear" w:color="auto" w:fill="auto"/>
            <w:vAlign w:val="bottom"/>
          </w:tcPr>
          <w:p w14:paraId="24368ADD" w14:textId="77777777" w:rsidR="001B0A2B" w:rsidRPr="00FE7521" w:rsidRDefault="001B0A2B" w:rsidP="00A45ECC">
            <w:pPr>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B7A07FD" w14:textId="77777777" w:rsidR="001B0A2B" w:rsidRPr="00FE7521" w:rsidRDefault="001B0A2B" w:rsidP="00A45ECC">
            <w:pPr>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73916E97" w14:textId="77777777" w:rsidR="001B0A2B" w:rsidRPr="00FE7521" w:rsidRDefault="001B0A2B" w:rsidP="00A45ECC">
            <w:pPr>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2D4C9676" w14:textId="77777777" w:rsidR="001B0A2B" w:rsidRPr="00FE7521" w:rsidRDefault="001B0A2B" w:rsidP="00A45ECC">
            <w:pPr>
              <w:jc w:val="right"/>
              <w:rPr>
                <w:rFonts w:cs="Arial"/>
                <w:szCs w:val="18"/>
              </w:rPr>
            </w:pPr>
            <w:r w:rsidRPr="00FE7521">
              <w:rPr>
                <w:rFonts w:cs="Arial"/>
                <w:szCs w:val="18"/>
              </w:rPr>
              <w:t xml:space="preserve">321 </w:t>
            </w:r>
          </w:p>
        </w:tc>
      </w:tr>
    </w:tbl>
    <w:p w14:paraId="7F7DCB65" w14:textId="77777777" w:rsidR="001B0A2B" w:rsidRPr="00222362" w:rsidRDefault="001B0A2B" w:rsidP="001B0A2B">
      <w:pPr>
        <w:pStyle w:val="Footer"/>
      </w:pPr>
    </w:p>
    <w:p w14:paraId="17F0CF50" w14:textId="77777777" w:rsidR="001B0A2B" w:rsidRDefault="001B0A2B" w:rsidP="001B0A2B">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0C4E0004" w14:textId="77777777" w:rsidR="001B0A2B" w:rsidRDefault="001B0A2B" w:rsidP="001B0A2B"/>
    <w:p w14:paraId="276345AA" w14:textId="77777777" w:rsidR="001B0A2B" w:rsidRDefault="001B0A2B" w:rsidP="001D6943">
      <w:pPr>
        <w:widowControl/>
      </w:pPr>
      <w:r w:rsidRPr="00222362">
        <w:lastRenderedPageBreak/>
        <w:t xml:space="preserve">The best place to begin a discussion of the right format is at the absolute minimum, not the maximum. The four-column approach (year to date, budget, forecast, and variance) is generally all that is required. </w:t>
      </w:r>
    </w:p>
    <w:p w14:paraId="267444AE" w14:textId="77777777" w:rsidR="001B0A2B" w:rsidRDefault="001B0A2B" w:rsidP="001B0A2B"/>
    <w:p w14:paraId="557B8A59" w14:textId="77777777" w:rsidR="001B0A2B" w:rsidRDefault="001B0A2B" w:rsidP="001B0A2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7F774894" w14:textId="77777777" w:rsidR="001B0A2B" w:rsidRDefault="001B0A2B" w:rsidP="001B0A2B"/>
    <w:p w14:paraId="1E284436" w14:textId="77777777" w:rsidR="001B0A2B" w:rsidRDefault="001B0A2B" w:rsidP="001B0A2B">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9CD9B92"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40085204" w14:textId="77777777" w:rsidTr="00A6423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FD5DC40" w14:textId="77777777" w:rsidR="001B0A2B" w:rsidRPr="001D6943" w:rsidRDefault="001B0A2B" w:rsidP="00A45ECC">
            <w:pPr>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3A6F3D2C" w14:textId="77777777" w:rsidR="001B0A2B" w:rsidRPr="001D6943" w:rsidRDefault="001B0A2B" w:rsidP="00A45ECC">
            <w:pPr>
              <w:jc w:val="right"/>
              <w:rPr>
                <w:snapToGrid w:val="0"/>
              </w:rPr>
            </w:pPr>
            <w:r w:rsidRPr="001D6943">
              <w:rPr>
                <w:snapToGrid w:val="0"/>
              </w:rPr>
              <w:t>$ Actual</w:t>
            </w:r>
          </w:p>
          <w:p w14:paraId="588A841E" w14:textId="77777777" w:rsidR="001B0A2B" w:rsidRPr="001D6943" w:rsidRDefault="001B0A2B" w:rsidP="00A45ECC">
            <w:pPr>
              <w:jc w:val="right"/>
              <w:rPr>
                <w:snapToGrid w:val="0"/>
              </w:rPr>
            </w:pPr>
            <w:r w:rsidRPr="001D6943">
              <w:rPr>
                <w:snapToGrid w:val="0"/>
              </w:rPr>
              <w:t xml:space="preserve">year to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4FB6982" w14:textId="77777777" w:rsidR="001B0A2B" w:rsidRPr="001D6943" w:rsidRDefault="001B0A2B" w:rsidP="00A45ECC">
            <w:pPr>
              <w:jc w:val="right"/>
              <w:rPr>
                <w:snapToGrid w:val="0"/>
              </w:rPr>
            </w:pPr>
            <w:r w:rsidRPr="001D6943">
              <w:rPr>
                <w:snapToGrid w:val="0"/>
              </w:rPr>
              <w:t>$ Budget</w:t>
            </w:r>
          </w:p>
          <w:p w14:paraId="4C0B8EAC" w14:textId="77777777" w:rsidR="001B0A2B" w:rsidRPr="001D6943" w:rsidRDefault="001B0A2B" w:rsidP="00A45ECC">
            <w:pPr>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26D2C48" w14:textId="77777777" w:rsidR="001B0A2B" w:rsidRPr="001D6943" w:rsidRDefault="001B0A2B" w:rsidP="00A45ECC">
            <w:pPr>
              <w:jc w:val="right"/>
              <w:rPr>
                <w:snapToGrid w:val="0"/>
              </w:rPr>
            </w:pPr>
            <w:r w:rsidRPr="001D6943">
              <w:rPr>
                <w:snapToGrid w:val="0"/>
              </w:rPr>
              <w:t>$ Forecast</w:t>
            </w:r>
          </w:p>
          <w:p w14:paraId="6148B127" w14:textId="77777777" w:rsidR="001B0A2B" w:rsidRPr="001D6943" w:rsidRDefault="001B0A2B" w:rsidP="00A45ECC">
            <w:pPr>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CC10DB2" w14:textId="77777777" w:rsidR="001B0A2B" w:rsidRPr="001D6943" w:rsidRDefault="001B0A2B" w:rsidP="00A45ECC">
            <w:pPr>
              <w:jc w:val="right"/>
              <w:rPr>
                <w:snapToGrid w:val="0"/>
              </w:rPr>
            </w:pPr>
            <w:r w:rsidRPr="001D6943">
              <w:rPr>
                <w:snapToGrid w:val="0"/>
              </w:rPr>
              <w:t xml:space="preserve">$ Difference </w:t>
            </w:r>
          </w:p>
          <w:p w14:paraId="5537280D" w14:textId="77777777" w:rsidR="001B0A2B" w:rsidRPr="001D6943" w:rsidRDefault="001B0A2B" w:rsidP="00A45ECC">
            <w:pPr>
              <w:jc w:val="right"/>
              <w:rPr>
                <w:snapToGrid w:val="0"/>
              </w:rPr>
            </w:pPr>
            <w:r w:rsidRPr="001D6943">
              <w:rPr>
                <w:snapToGrid w:val="0"/>
              </w:rPr>
              <w:t>column 3 minus column 2</w:t>
            </w:r>
          </w:p>
        </w:tc>
      </w:tr>
      <w:tr w:rsidR="001B0A2B" w:rsidRPr="001D6943" w14:paraId="0766C50F" w14:textId="77777777" w:rsidTr="00A64230">
        <w:trPr>
          <w:jc w:val="center"/>
        </w:trPr>
        <w:tc>
          <w:tcPr>
            <w:tcW w:w="2621" w:type="dxa"/>
            <w:tcBorders>
              <w:top w:val="single" w:sz="2" w:space="0" w:color="auto"/>
              <w:left w:val="single" w:sz="2" w:space="0" w:color="auto"/>
              <w:bottom w:val="nil"/>
              <w:right w:val="nil"/>
            </w:tcBorders>
            <w:shd w:val="clear" w:color="auto" w:fill="auto"/>
            <w:noWrap/>
            <w:vAlign w:val="center"/>
            <w:hideMark/>
          </w:tcPr>
          <w:p w14:paraId="1A3F2E62" w14:textId="77777777" w:rsidR="001B0A2B" w:rsidRPr="001D6943" w:rsidRDefault="001B0A2B" w:rsidP="00A45ECC">
            <w:pPr>
              <w:jc w:val="right"/>
              <w:rPr>
                <w:rFonts w:cs="Arial"/>
                <w:bCs/>
                <w:iCs/>
              </w:rPr>
            </w:pPr>
            <w:r w:rsidRPr="001D6943">
              <w:rPr>
                <w:bCs/>
              </w:rPr>
              <w:t>Total Revenue</w:t>
            </w:r>
          </w:p>
        </w:tc>
        <w:tc>
          <w:tcPr>
            <w:tcW w:w="1541" w:type="dxa"/>
            <w:tcBorders>
              <w:top w:val="single" w:sz="4" w:space="0" w:color="auto"/>
              <w:left w:val="nil"/>
              <w:right w:val="single" w:sz="4" w:space="0" w:color="auto"/>
            </w:tcBorders>
            <w:shd w:val="clear" w:color="auto" w:fill="auto"/>
            <w:vAlign w:val="bottom"/>
            <w:hideMark/>
          </w:tcPr>
          <w:p w14:paraId="04E331A8" w14:textId="77777777" w:rsidR="001B0A2B" w:rsidRPr="001D6943" w:rsidRDefault="001B0A2B" w:rsidP="00A45ECC">
            <w:pPr>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1AF4BB85" w14:textId="77777777" w:rsidR="001B0A2B" w:rsidRPr="001D6943" w:rsidRDefault="001B0A2B" w:rsidP="00A45ECC">
            <w:pPr>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39CAADB7" w14:textId="77777777" w:rsidR="001B0A2B" w:rsidRPr="001D6943" w:rsidRDefault="001B0A2B" w:rsidP="00A45ECC">
            <w:pPr>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2F771B80" w14:textId="77777777" w:rsidR="001B0A2B" w:rsidRPr="001D6943" w:rsidRDefault="001B0A2B" w:rsidP="00A45ECC">
            <w:pPr>
              <w:jc w:val="right"/>
              <w:rPr>
                <w:rFonts w:cs="Arial"/>
                <w:iCs/>
              </w:rPr>
            </w:pPr>
            <w:r w:rsidRPr="001D6943">
              <w:t>20,000</w:t>
            </w:r>
          </w:p>
        </w:tc>
      </w:tr>
      <w:tr w:rsidR="001B0A2B" w:rsidRPr="001D6943" w14:paraId="58409A34" w14:textId="77777777" w:rsidTr="00A64230">
        <w:trPr>
          <w:trHeight w:val="171"/>
          <w:jc w:val="center"/>
        </w:trPr>
        <w:tc>
          <w:tcPr>
            <w:tcW w:w="2621" w:type="dxa"/>
            <w:tcBorders>
              <w:top w:val="nil"/>
              <w:left w:val="single" w:sz="2" w:space="0" w:color="auto"/>
              <w:bottom w:val="nil"/>
              <w:right w:val="nil"/>
            </w:tcBorders>
            <w:shd w:val="clear" w:color="auto" w:fill="auto"/>
            <w:noWrap/>
            <w:vAlign w:val="bottom"/>
          </w:tcPr>
          <w:p w14:paraId="0CA295D6" w14:textId="77777777" w:rsidR="001B0A2B" w:rsidRPr="001D6943" w:rsidRDefault="001B0A2B" w:rsidP="00A45ECC">
            <w:pPr>
              <w:jc w:val="right"/>
              <w:rPr>
                <w:rFonts w:cs="Arial"/>
                <w:bCs/>
                <w:iCs/>
              </w:rPr>
            </w:pPr>
            <w:r w:rsidRPr="001D6943">
              <w:rPr>
                <w:bCs/>
              </w:rPr>
              <w:t>Total Expenses</w:t>
            </w:r>
          </w:p>
        </w:tc>
        <w:tc>
          <w:tcPr>
            <w:tcW w:w="1541" w:type="dxa"/>
            <w:tcBorders>
              <w:left w:val="nil"/>
              <w:right w:val="single" w:sz="4" w:space="0" w:color="auto"/>
            </w:tcBorders>
            <w:shd w:val="clear" w:color="auto" w:fill="auto"/>
            <w:vAlign w:val="bottom"/>
          </w:tcPr>
          <w:p w14:paraId="545AEDDC" w14:textId="77777777" w:rsidR="001B0A2B" w:rsidRPr="001D6943" w:rsidRDefault="001B0A2B" w:rsidP="00A45ECC">
            <w:pPr>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3F63F6D3" w14:textId="77777777" w:rsidR="001B0A2B" w:rsidRPr="001D6943" w:rsidRDefault="001B0A2B" w:rsidP="00A45ECC">
            <w:pPr>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900D7B0" w14:textId="77777777" w:rsidR="001B0A2B" w:rsidRPr="001D6943" w:rsidRDefault="001B0A2B" w:rsidP="00A45ECC">
            <w:pPr>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305F6F61" w14:textId="77777777" w:rsidR="001B0A2B" w:rsidRPr="001D6943" w:rsidRDefault="001B0A2B" w:rsidP="00A45ECC">
            <w:pPr>
              <w:jc w:val="right"/>
              <w:rPr>
                <w:rFonts w:cs="Arial"/>
                <w:iCs/>
              </w:rPr>
            </w:pPr>
            <w:r w:rsidRPr="001D6943">
              <w:t>40,000</w:t>
            </w:r>
          </w:p>
        </w:tc>
      </w:tr>
      <w:tr w:rsidR="001B0A2B" w:rsidRPr="001D6943" w14:paraId="0C51D6BE"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41689F0C" w14:textId="77777777" w:rsidR="001B0A2B" w:rsidRPr="001D6943" w:rsidRDefault="001B0A2B" w:rsidP="00A45ECC">
            <w:pPr>
              <w:ind w:firstLineChars="100" w:firstLine="240"/>
              <w:jc w:val="right"/>
              <w:rPr>
                <w:rFonts w:cs="Arial"/>
                <w:bCs/>
                <w:iCs/>
              </w:rPr>
            </w:pPr>
            <w:r w:rsidRPr="001D6943">
              <w:rPr>
                <w:bCs/>
              </w:rPr>
              <w:t xml:space="preserve">Net Income </w:t>
            </w:r>
          </w:p>
        </w:tc>
        <w:tc>
          <w:tcPr>
            <w:tcW w:w="1541" w:type="dxa"/>
            <w:tcBorders>
              <w:top w:val="nil"/>
              <w:left w:val="nil"/>
              <w:right w:val="single" w:sz="4" w:space="0" w:color="auto"/>
            </w:tcBorders>
            <w:shd w:val="clear" w:color="auto" w:fill="auto"/>
            <w:vAlign w:val="bottom"/>
          </w:tcPr>
          <w:p w14:paraId="65AA6740" w14:textId="77777777" w:rsidR="001B0A2B" w:rsidRPr="001D6943" w:rsidRDefault="001B0A2B" w:rsidP="00A45ECC">
            <w:pPr>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5547DE90" w14:textId="77777777" w:rsidR="001B0A2B" w:rsidRPr="001D6943" w:rsidRDefault="001B0A2B" w:rsidP="00A45ECC">
            <w:pPr>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41320BC3" w14:textId="77777777" w:rsidR="001B0A2B" w:rsidRPr="001D6943" w:rsidRDefault="001B0A2B" w:rsidP="00A45ECC">
            <w:pPr>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37F9FC53" w14:textId="77777777" w:rsidR="001B0A2B" w:rsidRPr="001D6943" w:rsidRDefault="001B0A2B" w:rsidP="00A45ECC">
            <w:pPr>
              <w:jc w:val="right"/>
              <w:rPr>
                <w:rFonts w:cs="Arial"/>
              </w:rPr>
            </w:pPr>
            <w:r w:rsidRPr="001D6943">
              <w:rPr>
                <w:bCs/>
              </w:rPr>
              <w:t>-20,000</w:t>
            </w:r>
          </w:p>
        </w:tc>
      </w:tr>
      <w:tr w:rsidR="001B0A2B" w:rsidRPr="001D6943" w14:paraId="4177AF8A"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3AA801A7" w14:textId="77777777" w:rsidR="001B0A2B" w:rsidRPr="001D6943" w:rsidRDefault="001B0A2B" w:rsidP="00A45ECC">
            <w:pPr>
              <w:ind w:firstLineChars="100" w:firstLine="240"/>
              <w:jc w:val="right"/>
              <w:rPr>
                <w:rFonts w:cs="Arial"/>
                <w:bCs/>
                <w:iCs/>
              </w:rPr>
            </w:pPr>
            <w:r w:rsidRPr="001D6943">
              <w:rPr>
                <w:bCs/>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5A543A35" w14:textId="77777777" w:rsidR="001B0A2B" w:rsidRPr="001D6943" w:rsidRDefault="001B0A2B" w:rsidP="00A45ECC">
            <w:pPr>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6C49FB96" w14:textId="77777777" w:rsidR="001B0A2B" w:rsidRPr="001D6943" w:rsidRDefault="001B0A2B" w:rsidP="00A45ECC">
            <w:pPr>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6D459EC1" w14:textId="77777777" w:rsidR="001B0A2B" w:rsidRPr="001D6943" w:rsidRDefault="001B0A2B" w:rsidP="00A45ECC">
            <w:pPr>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2E8364B" w14:textId="77777777" w:rsidR="001B0A2B" w:rsidRPr="001D6943" w:rsidRDefault="001B0A2B" w:rsidP="00A45ECC">
            <w:pPr>
              <w:jc w:val="right"/>
              <w:rPr>
                <w:rFonts w:cs="Arial"/>
              </w:rPr>
            </w:pPr>
            <w:r w:rsidRPr="001D6943">
              <w:rPr>
                <w:bCs/>
              </w:rPr>
              <w:t>-1,000</w:t>
            </w:r>
          </w:p>
        </w:tc>
      </w:tr>
      <w:tr w:rsidR="001B0A2B" w:rsidRPr="001D6943" w14:paraId="5C16EBD5" w14:textId="77777777" w:rsidTr="00A64230">
        <w:trPr>
          <w:jc w:val="center"/>
        </w:trPr>
        <w:tc>
          <w:tcPr>
            <w:tcW w:w="2621" w:type="dxa"/>
            <w:tcBorders>
              <w:top w:val="nil"/>
              <w:left w:val="single" w:sz="2" w:space="0" w:color="auto"/>
              <w:bottom w:val="single" w:sz="2" w:space="0" w:color="auto"/>
              <w:right w:val="nil"/>
            </w:tcBorders>
            <w:shd w:val="clear" w:color="auto" w:fill="auto"/>
            <w:noWrap/>
            <w:vAlign w:val="bottom"/>
          </w:tcPr>
          <w:p w14:paraId="2796283C" w14:textId="0DB216EC" w:rsidR="001B0A2B" w:rsidRPr="001D6943" w:rsidRDefault="001D6943" w:rsidP="001D6943">
            <w:pPr>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nil"/>
              <w:bottom w:val="single" w:sz="2" w:space="0" w:color="auto"/>
              <w:right w:val="single" w:sz="4" w:space="0" w:color="auto"/>
            </w:tcBorders>
            <w:shd w:val="clear" w:color="auto" w:fill="auto"/>
            <w:vAlign w:val="bottom"/>
          </w:tcPr>
          <w:p w14:paraId="46925D3D" w14:textId="77777777" w:rsidR="001B0A2B" w:rsidRPr="001D6943" w:rsidRDefault="001B0A2B" w:rsidP="00A45ECC">
            <w:pPr>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780FC606" w14:textId="77777777" w:rsidR="001B0A2B" w:rsidRPr="001D6943" w:rsidRDefault="001B0A2B" w:rsidP="00A45ECC">
            <w:pPr>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102CBE5B" w14:textId="77777777" w:rsidR="001B0A2B" w:rsidRPr="001D6943" w:rsidRDefault="001B0A2B" w:rsidP="00A45ECC">
            <w:pPr>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1F8F6B5F" w14:textId="77777777" w:rsidR="001B0A2B" w:rsidRPr="001D6943" w:rsidRDefault="001B0A2B" w:rsidP="00A45ECC">
            <w:pPr>
              <w:jc w:val="right"/>
              <w:rPr>
                <w:rFonts w:cs="Arial"/>
              </w:rPr>
            </w:pPr>
            <w:r w:rsidRPr="001D6943">
              <w:rPr>
                <w:bCs/>
              </w:rPr>
              <w:t>-21,000</w:t>
            </w:r>
          </w:p>
        </w:tc>
      </w:tr>
    </w:tbl>
    <w:p w14:paraId="76623FCA" w14:textId="77777777" w:rsidR="001B0A2B" w:rsidRPr="00222362" w:rsidRDefault="001B0A2B" w:rsidP="001B0A2B"/>
    <w:p w14:paraId="32361A6D" w14:textId="77777777" w:rsidR="001B0A2B" w:rsidRDefault="001B0A2B" w:rsidP="001B0A2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w:t>
      </w:r>
      <w:r>
        <w:t>D</w:t>
      </w:r>
      <w:r w:rsidRPr="00222362">
        <w:t xml:space="preserve">iscussion about the value of depreciation and the like, can occasionally enliven a discussion or present an opportunity </w:t>
      </w:r>
      <w:r>
        <w:t xml:space="preserve">to </w:t>
      </w:r>
      <w:r w:rsidRPr="00222362">
        <w:t>educat</w:t>
      </w:r>
      <w:r>
        <w:t>e</w:t>
      </w:r>
      <w:r w:rsidRPr="00222362">
        <w:t xml:space="preserve"> those unfamiliar with such financial matters. </w:t>
      </w:r>
    </w:p>
    <w:p w14:paraId="60A08CC1" w14:textId="77777777" w:rsidR="001B0A2B" w:rsidRDefault="001B0A2B" w:rsidP="001B0A2B"/>
    <w:p w14:paraId="0A44BB0F" w14:textId="77777777" w:rsidR="001B0A2B" w:rsidRDefault="001B0A2B" w:rsidP="001B0A2B">
      <w:r>
        <w:t>As you continue to build your budget, one of the easiest ways to do so is to use the categories from the IRS Form 990. It allows you to compare your organization to your peers easily and serves as a credible platform for communicating your financial position. Take for example an economic development agency:</w:t>
      </w:r>
    </w:p>
    <w:p w14:paraId="09C8D3FE" w14:textId="77777777" w:rsidR="001B0A2B" w:rsidRDefault="001B0A2B" w:rsidP="001B0A2B"/>
    <w:p w14:paraId="4DBEEFAC" w14:textId="77777777" w:rsidR="001D6943" w:rsidRDefault="001D6943">
      <w:r>
        <w:br w:type="page"/>
      </w: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305966" w14:paraId="2C65EA42" w14:textId="77777777" w:rsidTr="00A64230">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78796AD2" w14:textId="6F7DF222" w:rsidR="001B0A2B" w:rsidRPr="00305966" w:rsidRDefault="001B0A2B" w:rsidP="00A45ECC">
            <w:pPr>
              <w:jc w:val="right"/>
              <w:rPr>
                <w:sz w:val="20"/>
                <w:szCs w:val="18"/>
              </w:rPr>
            </w:pPr>
            <w:r w:rsidRPr="00305966">
              <w:rPr>
                <w:sz w:val="20"/>
                <w:szCs w:val="18"/>
              </w:rPr>
              <w:lastRenderedPageBreak/>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6503F94A" w14:textId="77777777" w:rsidR="001B0A2B" w:rsidRPr="001D6943" w:rsidRDefault="001B0A2B" w:rsidP="00A45ECC">
            <w:pPr>
              <w:jc w:val="right"/>
              <w:rPr>
                <w:snapToGrid w:val="0"/>
                <w:szCs w:val="18"/>
              </w:rPr>
            </w:pPr>
            <w:r w:rsidRPr="001D6943">
              <w:rPr>
                <w:snapToGrid w:val="0"/>
                <w:szCs w:val="18"/>
              </w:rPr>
              <w:t>$ Actual</w:t>
            </w:r>
          </w:p>
          <w:p w14:paraId="647F8796" w14:textId="77777777" w:rsidR="001B0A2B" w:rsidRPr="001D6943" w:rsidRDefault="001B0A2B" w:rsidP="00A45ECC">
            <w:pPr>
              <w:jc w:val="right"/>
              <w:rPr>
                <w:snapToGrid w:val="0"/>
                <w:szCs w:val="18"/>
              </w:rPr>
            </w:pPr>
            <w:r w:rsidRPr="001D6943">
              <w:rPr>
                <w:snapToGrid w:val="0"/>
                <w:szCs w:val="18"/>
              </w:rPr>
              <w:t xml:space="preserve">year to </w:t>
            </w:r>
            <w:r w:rsidRPr="001D6943">
              <w:rPr>
                <w:snapToGrid w:val="0"/>
                <w:szCs w:val="18"/>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B81816D" w14:textId="77777777" w:rsidR="001B0A2B" w:rsidRPr="001D6943" w:rsidRDefault="001B0A2B" w:rsidP="00A45ECC">
            <w:pPr>
              <w:jc w:val="right"/>
              <w:rPr>
                <w:snapToGrid w:val="0"/>
                <w:szCs w:val="18"/>
              </w:rPr>
            </w:pPr>
            <w:r w:rsidRPr="001D6943">
              <w:rPr>
                <w:snapToGrid w:val="0"/>
                <w:szCs w:val="18"/>
              </w:rPr>
              <w:t>$ Budget</w:t>
            </w:r>
          </w:p>
          <w:p w14:paraId="024EF6B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2A5B5BDE" w14:textId="77777777" w:rsidR="001B0A2B" w:rsidRPr="001D6943" w:rsidRDefault="001B0A2B" w:rsidP="00A45ECC">
            <w:pPr>
              <w:jc w:val="right"/>
              <w:rPr>
                <w:snapToGrid w:val="0"/>
                <w:szCs w:val="18"/>
              </w:rPr>
            </w:pPr>
            <w:r w:rsidRPr="001D6943">
              <w:rPr>
                <w:snapToGrid w:val="0"/>
                <w:szCs w:val="18"/>
              </w:rPr>
              <w:t>$ Forecast</w:t>
            </w:r>
          </w:p>
          <w:p w14:paraId="0DE00C8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674D35FC" w14:textId="77777777" w:rsidR="001B0A2B" w:rsidRPr="001D6943" w:rsidRDefault="001B0A2B" w:rsidP="00A45ECC">
            <w:pPr>
              <w:jc w:val="right"/>
              <w:rPr>
                <w:snapToGrid w:val="0"/>
                <w:szCs w:val="18"/>
              </w:rPr>
            </w:pPr>
            <w:r w:rsidRPr="001D6943">
              <w:rPr>
                <w:snapToGrid w:val="0"/>
                <w:szCs w:val="18"/>
              </w:rPr>
              <w:t xml:space="preserve">$ Difference </w:t>
            </w:r>
          </w:p>
          <w:p w14:paraId="181D056D" w14:textId="22E35A47" w:rsidR="001B0A2B" w:rsidRPr="001D6943" w:rsidRDefault="001B0A2B" w:rsidP="001D6943">
            <w:pPr>
              <w:jc w:val="right"/>
              <w:rPr>
                <w:snapToGrid w:val="0"/>
                <w:szCs w:val="18"/>
              </w:rPr>
            </w:pPr>
            <w:r w:rsidRPr="001D6943">
              <w:rPr>
                <w:snapToGrid w:val="0"/>
                <w:szCs w:val="18"/>
              </w:rPr>
              <w:t xml:space="preserve">column 3 </w:t>
            </w:r>
            <w:r w:rsidR="001D6943">
              <w:rPr>
                <w:snapToGrid w:val="0"/>
                <w:szCs w:val="18"/>
              </w:rPr>
              <w:t>less</w:t>
            </w:r>
            <w:r w:rsidRPr="001D6943">
              <w:rPr>
                <w:snapToGrid w:val="0"/>
                <w:szCs w:val="18"/>
              </w:rPr>
              <w:t xml:space="preserve"> column 2</w:t>
            </w:r>
          </w:p>
        </w:tc>
      </w:tr>
      <w:tr w:rsidR="001B0A2B" w:rsidRPr="00305966" w14:paraId="0FC85DC4" w14:textId="77777777" w:rsidTr="00A64230">
        <w:trPr>
          <w:cantSplit/>
          <w:jc w:val="center"/>
        </w:trPr>
        <w:tc>
          <w:tcPr>
            <w:tcW w:w="2830" w:type="dxa"/>
            <w:tcBorders>
              <w:top w:val="single" w:sz="2" w:space="0" w:color="auto"/>
              <w:left w:val="single" w:sz="2" w:space="0" w:color="auto"/>
              <w:bottom w:val="nil"/>
              <w:right w:val="nil"/>
            </w:tcBorders>
            <w:shd w:val="clear" w:color="auto" w:fill="auto"/>
            <w:noWrap/>
            <w:vAlign w:val="bottom"/>
            <w:hideMark/>
          </w:tcPr>
          <w:p w14:paraId="5CD8C0A3" w14:textId="77777777" w:rsidR="001B0A2B" w:rsidRPr="00305966" w:rsidRDefault="001B0A2B" w:rsidP="00A45ECC">
            <w:pPr>
              <w:jc w:val="center"/>
              <w:rPr>
                <w:rFonts w:cs="Arial"/>
                <w:bCs/>
                <w:iCs/>
                <w:sz w:val="20"/>
                <w:szCs w:val="18"/>
              </w:rPr>
            </w:pPr>
            <w:r w:rsidRPr="00305966">
              <w:rPr>
                <w:sz w:val="20"/>
              </w:rPr>
              <w:br w:type="page"/>
            </w:r>
            <w:r w:rsidRPr="00305966">
              <w:rPr>
                <w:rFonts w:cs="Arial"/>
                <w:bCs/>
                <w:sz w:val="20"/>
                <w:szCs w:val="18"/>
              </w:rPr>
              <w:t>PROFIT AND LOSS</w:t>
            </w:r>
          </w:p>
        </w:tc>
        <w:tc>
          <w:tcPr>
            <w:tcW w:w="1686" w:type="dxa"/>
            <w:tcBorders>
              <w:top w:val="single" w:sz="2" w:space="0" w:color="auto"/>
              <w:left w:val="nil"/>
              <w:right w:val="single" w:sz="4" w:space="0" w:color="auto"/>
            </w:tcBorders>
            <w:shd w:val="clear" w:color="auto" w:fill="auto"/>
            <w:hideMark/>
          </w:tcPr>
          <w:p w14:paraId="0263252E"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4" w:space="0" w:color="auto"/>
            </w:tcBorders>
            <w:shd w:val="clear" w:color="auto" w:fill="auto"/>
            <w:hideMark/>
          </w:tcPr>
          <w:p w14:paraId="309601C5" w14:textId="77777777" w:rsidR="001B0A2B" w:rsidRPr="001D6943" w:rsidRDefault="001B0A2B" w:rsidP="00A45ECC">
            <w:pPr>
              <w:jc w:val="right"/>
              <w:rPr>
                <w:rFonts w:cs="Arial"/>
                <w:iCs/>
                <w:szCs w:val="18"/>
              </w:rPr>
            </w:pPr>
          </w:p>
        </w:tc>
        <w:tc>
          <w:tcPr>
            <w:tcW w:w="1686" w:type="dxa"/>
            <w:tcBorders>
              <w:top w:val="single" w:sz="2" w:space="0" w:color="auto"/>
              <w:left w:val="single" w:sz="4" w:space="0" w:color="auto"/>
              <w:right w:val="single" w:sz="4" w:space="0" w:color="auto"/>
            </w:tcBorders>
            <w:shd w:val="clear" w:color="auto" w:fill="auto"/>
            <w:hideMark/>
          </w:tcPr>
          <w:p w14:paraId="05CEB4EB"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2" w:space="0" w:color="auto"/>
            </w:tcBorders>
            <w:shd w:val="clear" w:color="auto" w:fill="auto"/>
            <w:hideMark/>
          </w:tcPr>
          <w:p w14:paraId="65FF5763" w14:textId="77777777" w:rsidR="001B0A2B" w:rsidRPr="001D6943" w:rsidRDefault="001B0A2B" w:rsidP="00A45ECC">
            <w:pPr>
              <w:jc w:val="right"/>
              <w:rPr>
                <w:rFonts w:cs="Arial"/>
                <w:iCs/>
                <w:szCs w:val="18"/>
              </w:rPr>
            </w:pPr>
          </w:p>
        </w:tc>
      </w:tr>
      <w:tr w:rsidR="001B0A2B" w:rsidRPr="00305966" w14:paraId="1BB19D71"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4C1D1CB" w14:textId="77777777" w:rsidR="001B0A2B" w:rsidRPr="00305966" w:rsidRDefault="001B0A2B" w:rsidP="00A45ECC">
            <w:pPr>
              <w:rPr>
                <w:rFonts w:cs="Arial"/>
                <w:bCs/>
                <w:iCs/>
                <w:sz w:val="20"/>
                <w:szCs w:val="18"/>
              </w:rPr>
            </w:pPr>
            <w:r w:rsidRPr="00305966">
              <w:rPr>
                <w:rFonts w:cs="Arial"/>
                <w:bCs/>
                <w:sz w:val="20"/>
                <w:szCs w:val="18"/>
              </w:rPr>
              <w:t>REVENUE</w:t>
            </w:r>
          </w:p>
        </w:tc>
        <w:tc>
          <w:tcPr>
            <w:tcW w:w="1686" w:type="dxa"/>
            <w:tcBorders>
              <w:left w:val="nil"/>
              <w:right w:val="single" w:sz="4" w:space="0" w:color="auto"/>
            </w:tcBorders>
            <w:shd w:val="clear" w:color="auto" w:fill="auto"/>
          </w:tcPr>
          <w:p w14:paraId="6A9A04F4" w14:textId="77777777" w:rsidR="001B0A2B" w:rsidRPr="001D6943" w:rsidRDefault="001B0A2B" w:rsidP="00A45ECC">
            <w:pPr>
              <w:jc w:val="right"/>
              <w:rPr>
                <w:rFonts w:cs="Arial"/>
                <w:iCs/>
                <w:szCs w:val="18"/>
              </w:rPr>
            </w:pPr>
          </w:p>
        </w:tc>
        <w:tc>
          <w:tcPr>
            <w:tcW w:w="1687" w:type="dxa"/>
            <w:tcBorders>
              <w:left w:val="single" w:sz="4" w:space="0" w:color="auto"/>
              <w:right w:val="single" w:sz="4" w:space="0" w:color="auto"/>
            </w:tcBorders>
            <w:shd w:val="clear" w:color="auto" w:fill="auto"/>
          </w:tcPr>
          <w:p w14:paraId="31BCE4ED" w14:textId="77777777" w:rsidR="001B0A2B" w:rsidRPr="001D6943" w:rsidRDefault="001B0A2B" w:rsidP="00A45ECC">
            <w:pPr>
              <w:jc w:val="right"/>
              <w:rPr>
                <w:rFonts w:cs="Arial"/>
                <w:iCs/>
                <w:szCs w:val="18"/>
              </w:rPr>
            </w:pPr>
          </w:p>
        </w:tc>
        <w:tc>
          <w:tcPr>
            <w:tcW w:w="1686" w:type="dxa"/>
            <w:tcBorders>
              <w:left w:val="single" w:sz="4" w:space="0" w:color="auto"/>
              <w:right w:val="single" w:sz="4" w:space="0" w:color="auto"/>
            </w:tcBorders>
            <w:shd w:val="clear" w:color="auto" w:fill="auto"/>
          </w:tcPr>
          <w:p w14:paraId="36A71B3C" w14:textId="77777777" w:rsidR="001B0A2B" w:rsidRPr="001D6943" w:rsidRDefault="001B0A2B" w:rsidP="00A45ECC">
            <w:pPr>
              <w:jc w:val="right"/>
              <w:rPr>
                <w:rFonts w:cs="Arial"/>
                <w:iCs/>
                <w:szCs w:val="18"/>
              </w:rPr>
            </w:pPr>
          </w:p>
        </w:tc>
        <w:tc>
          <w:tcPr>
            <w:tcW w:w="1687" w:type="dxa"/>
            <w:tcBorders>
              <w:left w:val="single" w:sz="4" w:space="0" w:color="auto"/>
              <w:right w:val="single" w:sz="2" w:space="0" w:color="auto"/>
            </w:tcBorders>
            <w:shd w:val="clear" w:color="auto" w:fill="auto"/>
          </w:tcPr>
          <w:p w14:paraId="43CC9D0C" w14:textId="77777777" w:rsidR="001B0A2B" w:rsidRPr="001D6943" w:rsidRDefault="001B0A2B" w:rsidP="00A45ECC">
            <w:pPr>
              <w:jc w:val="right"/>
              <w:rPr>
                <w:rFonts w:cs="Arial"/>
                <w:iCs/>
                <w:szCs w:val="18"/>
              </w:rPr>
            </w:pPr>
          </w:p>
        </w:tc>
      </w:tr>
      <w:tr w:rsidR="001B0A2B" w:rsidRPr="00305966" w14:paraId="75D56F5C" w14:textId="77777777" w:rsidTr="00A64230">
        <w:trPr>
          <w:cantSplit/>
          <w:jc w:val="center"/>
        </w:trPr>
        <w:tc>
          <w:tcPr>
            <w:tcW w:w="2830" w:type="dxa"/>
            <w:tcBorders>
              <w:top w:val="nil"/>
              <w:left w:val="single" w:sz="2" w:space="0" w:color="auto"/>
              <w:bottom w:val="nil"/>
              <w:right w:val="nil"/>
            </w:tcBorders>
            <w:shd w:val="clear" w:color="auto" w:fill="auto"/>
            <w:noWrap/>
          </w:tcPr>
          <w:p w14:paraId="07F1C7DA" w14:textId="77777777" w:rsidR="001B0A2B" w:rsidRPr="00305966" w:rsidRDefault="001B0A2B" w:rsidP="00A45ECC">
            <w:pPr>
              <w:ind w:firstLineChars="100" w:firstLine="200"/>
              <w:rPr>
                <w:rFonts w:cs="Arial"/>
                <w:bCs/>
                <w:iCs/>
                <w:sz w:val="20"/>
                <w:szCs w:val="18"/>
              </w:rPr>
            </w:pPr>
            <w:r w:rsidRPr="00305966">
              <w:rPr>
                <w:rFonts w:cs="Arial"/>
                <w:bCs/>
                <w:sz w:val="20"/>
                <w:szCs w:val="18"/>
              </w:rPr>
              <w:t>Contributed</w:t>
            </w:r>
          </w:p>
        </w:tc>
        <w:tc>
          <w:tcPr>
            <w:tcW w:w="1686" w:type="dxa"/>
            <w:tcBorders>
              <w:top w:val="nil"/>
              <w:left w:val="nil"/>
              <w:right w:val="single" w:sz="4" w:space="0" w:color="auto"/>
            </w:tcBorders>
            <w:shd w:val="clear" w:color="auto" w:fill="auto"/>
          </w:tcPr>
          <w:p w14:paraId="618CBAD4" w14:textId="77777777" w:rsidR="001B0A2B" w:rsidRPr="001D6943" w:rsidRDefault="001B0A2B" w:rsidP="00A45ECC">
            <w:pPr>
              <w:jc w:val="right"/>
              <w:rPr>
                <w:rFonts w:cs="Arial"/>
                <w:szCs w:val="18"/>
              </w:rPr>
            </w:pPr>
            <w:r w:rsidRPr="001D6943">
              <w:rPr>
                <w:rFonts w:cs="Arial"/>
                <w:szCs w:val="18"/>
              </w:rPr>
              <w:t>696</w:t>
            </w:r>
          </w:p>
        </w:tc>
        <w:tc>
          <w:tcPr>
            <w:tcW w:w="1687" w:type="dxa"/>
            <w:tcBorders>
              <w:top w:val="nil"/>
              <w:left w:val="single" w:sz="4" w:space="0" w:color="auto"/>
              <w:right w:val="single" w:sz="4" w:space="0" w:color="auto"/>
            </w:tcBorders>
            <w:shd w:val="clear" w:color="auto" w:fill="auto"/>
          </w:tcPr>
          <w:p w14:paraId="6EE83F8A" w14:textId="77777777" w:rsidR="001B0A2B" w:rsidRPr="001D6943" w:rsidRDefault="001B0A2B" w:rsidP="00A45ECC">
            <w:pPr>
              <w:jc w:val="right"/>
              <w:rPr>
                <w:rFonts w:cs="Arial"/>
                <w:szCs w:val="18"/>
              </w:rPr>
            </w:pPr>
            <w:r w:rsidRPr="001D6943">
              <w:rPr>
                <w:rFonts w:cs="Arial"/>
                <w:szCs w:val="18"/>
              </w:rPr>
              <w:t>1,891</w:t>
            </w:r>
          </w:p>
        </w:tc>
        <w:tc>
          <w:tcPr>
            <w:tcW w:w="1686" w:type="dxa"/>
            <w:tcBorders>
              <w:top w:val="nil"/>
              <w:left w:val="single" w:sz="4" w:space="0" w:color="auto"/>
              <w:right w:val="single" w:sz="4" w:space="0" w:color="auto"/>
            </w:tcBorders>
            <w:shd w:val="clear" w:color="auto" w:fill="auto"/>
          </w:tcPr>
          <w:p w14:paraId="5EDA79E2" w14:textId="77777777" w:rsidR="001B0A2B" w:rsidRPr="001D6943" w:rsidRDefault="001B0A2B" w:rsidP="00A45ECC">
            <w:pPr>
              <w:jc w:val="right"/>
              <w:rPr>
                <w:rFonts w:cs="Arial"/>
                <w:szCs w:val="18"/>
              </w:rPr>
            </w:pPr>
            <w:r w:rsidRPr="001D6943">
              <w:rPr>
                <w:rFonts w:cs="Arial"/>
                <w:szCs w:val="18"/>
              </w:rPr>
              <w:t>2,420</w:t>
            </w:r>
          </w:p>
        </w:tc>
        <w:tc>
          <w:tcPr>
            <w:tcW w:w="1687" w:type="dxa"/>
            <w:tcBorders>
              <w:top w:val="nil"/>
              <w:left w:val="single" w:sz="4" w:space="0" w:color="auto"/>
              <w:right w:val="single" w:sz="2" w:space="0" w:color="auto"/>
            </w:tcBorders>
            <w:shd w:val="clear" w:color="auto" w:fill="auto"/>
            <w:vAlign w:val="bottom"/>
          </w:tcPr>
          <w:p w14:paraId="7E82AA8A" w14:textId="77777777" w:rsidR="001B0A2B" w:rsidRPr="001D6943" w:rsidRDefault="001B0A2B" w:rsidP="00A45ECC">
            <w:pPr>
              <w:jc w:val="right"/>
              <w:rPr>
                <w:rFonts w:cs="Arial"/>
                <w:szCs w:val="18"/>
              </w:rPr>
            </w:pPr>
            <w:r w:rsidRPr="001D6943">
              <w:rPr>
                <w:rFonts w:cs="Arial"/>
                <w:szCs w:val="18"/>
              </w:rPr>
              <w:t xml:space="preserve">529 </w:t>
            </w:r>
          </w:p>
        </w:tc>
      </w:tr>
      <w:tr w:rsidR="001B0A2B" w:rsidRPr="00305966" w14:paraId="54FE7BD1" w14:textId="77777777" w:rsidTr="00A64230">
        <w:trPr>
          <w:cantSplit/>
          <w:jc w:val="center"/>
        </w:trPr>
        <w:tc>
          <w:tcPr>
            <w:tcW w:w="2830" w:type="dxa"/>
            <w:tcBorders>
              <w:top w:val="nil"/>
              <w:left w:val="single" w:sz="2" w:space="0" w:color="auto"/>
              <w:bottom w:val="nil"/>
              <w:right w:val="nil"/>
            </w:tcBorders>
            <w:shd w:val="clear" w:color="auto" w:fill="auto"/>
            <w:noWrap/>
          </w:tcPr>
          <w:p w14:paraId="181E06BF" w14:textId="77777777" w:rsidR="001B0A2B" w:rsidRPr="00305966" w:rsidRDefault="001B0A2B" w:rsidP="00A45ECC">
            <w:pPr>
              <w:ind w:firstLineChars="100" w:firstLine="200"/>
              <w:rPr>
                <w:rFonts w:cs="Arial"/>
                <w:bCs/>
                <w:iCs/>
                <w:sz w:val="20"/>
                <w:szCs w:val="18"/>
              </w:rPr>
            </w:pPr>
            <w:r w:rsidRPr="00305966">
              <w:rPr>
                <w:rFonts w:cs="Arial"/>
                <w:bCs/>
                <w:sz w:val="20"/>
                <w:szCs w:val="18"/>
              </w:rPr>
              <w:t>Earned</w:t>
            </w:r>
          </w:p>
        </w:tc>
        <w:tc>
          <w:tcPr>
            <w:tcW w:w="1686" w:type="dxa"/>
            <w:tcBorders>
              <w:left w:val="nil"/>
              <w:bottom w:val="single" w:sz="4" w:space="0" w:color="auto"/>
              <w:right w:val="single" w:sz="4" w:space="0" w:color="auto"/>
            </w:tcBorders>
            <w:shd w:val="clear" w:color="auto" w:fill="auto"/>
          </w:tcPr>
          <w:p w14:paraId="52F59DA2" w14:textId="77777777" w:rsidR="001B0A2B" w:rsidRPr="001D6943" w:rsidRDefault="001B0A2B" w:rsidP="00A45ECC">
            <w:pPr>
              <w:jc w:val="right"/>
              <w:rPr>
                <w:rFonts w:cs="Arial"/>
                <w:szCs w:val="18"/>
              </w:rPr>
            </w:pPr>
            <w:r w:rsidRPr="001D6943">
              <w:rPr>
                <w:rFonts w:cs="Arial"/>
                <w:szCs w:val="18"/>
              </w:rPr>
              <w:t>805</w:t>
            </w:r>
          </w:p>
        </w:tc>
        <w:tc>
          <w:tcPr>
            <w:tcW w:w="1687" w:type="dxa"/>
            <w:tcBorders>
              <w:left w:val="single" w:sz="4" w:space="0" w:color="auto"/>
              <w:bottom w:val="single" w:sz="4" w:space="0" w:color="auto"/>
              <w:right w:val="single" w:sz="4" w:space="0" w:color="auto"/>
            </w:tcBorders>
            <w:shd w:val="clear" w:color="auto" w:fill="auto"/>
          </w:tcPr>
          <w:p w14:paraId="33AD3E4C" w14:textId="77777777" w:rsidR="001B0A2B" w:rsidRPr="001D6943" w:rsidRDefault="001B0A2B" w:rsidP="00A45ECC">
            <w:pPr>
              <w:jc w:val="right"/>
              <w:rPr>
                <w:rFonts w:cs="Arial"/>
                <w:szCs w:val="18"/>
              </w:rPr>
            </w:pPr>
            <w:r w:rsidRPr="001D6943">
              <w:rPr>
                <w:rFonts w:cs="Arial"/>
                <w:szCs w:val="18"/>
              </w:rPr>
              <w:t>1,113</w:t>
            </w:r>
          </w:p>
        </w:tc>
        <w:tc>
          <w:tcPr>
            <w:tcW w:w="1686" w:type="dxa"/>
            <w:tcBorders>
              <w:left w:val="single" w:sz="4" w:space="0" w:color="auto"/>
              <w:bottom w:val="single" w:sz="4" w:space="0" w:color="auto"/>
              <w:right w:val="single" w:sz="4" w:space="0" w:color="auto"/>
            </w:tcBorders>
            <w:shd w:val="clear" w:color="auto" w:fill="auto"/>
          </w:tcPr>
          <w:p w14:paraId="183BB969" w14:textId="77777777" w:rsidR="001B0A2B" w:rsidRPr="001D6943" w:rsidRDefault="001B0A2B" w:rsidP="00A45ECC">
            <w:pPr>
              <w:jc w:val="right"/>
              <w:rPr>
                <w:rFonts w:cs="Arial"/>
                <w:szCs w:val="18"/>
              </w:rPr>
            </w:pPr>
            <w:r w:rsidRPr="001D6943">
              <w:rPr>
                <w:rFonts w:cs="Arial"/>
                <w:szCs w:val="18"/>
              </w:rPr>
              <w:t>947</w:t>
            </w:r>
          </w:p>
        </w:tc>
        <w:tc>
          <w:tcPr>
            <w:tcW w:w="1687" w:type="dxa"/>
            <w:tcBorders>
              <w:left w:val="single" w:sz="4" w:space="0" w:color="auto"/>
              <w:bottom w:val="single" w:sz="4" w:space="0" w:color="auto"/>
              <w:right w:val="single" w:sz="2" w:space="0" w:color="auto"/>
            </w:tcBorders>
            <w:shd w:val="clear" w:color="auto" w:fill="auto"/>
            <w:vAlign w:val="bottom"/>
          </w:tcPr>
          <w:p w14:paraId="4644B5C7" w14:textId="77777777" w:rsidR="001B0A2B" w:rsidRPr="001D6943" w:rsidRDefault="001B0A2B" w:rsidP="00A45ECC">
            <w:pPr>
              <w:jc w:val="right"/>
              <w:rPr>
                <w:rFonts w:cs="Arial"/>
                <w:szCs w:val="18"/>
              </w:rPr>
            </w:pPr>
            <w:r w:rsidRPr="001D6943">
              <w:rPr>
                <w:rFonts w:cs="Arial"/>
                <w:szCs w:val="18"/>
              </w:rPr>
              <w:t>(166)</w:t>
            </w:r>
          </w:p>
        </w:tc>
      </w:tr>
      <w:tr w:rsidR="001B0A2B" w:rsidRPr="00305966" w14:paraId="37E46ED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1E0E9AD" w14:textId="77777777" w:rsidR="001B0A2B" w:rsidRPr="00305966" w:rsidRDefault="001B0A2B" w:rsidP="00A45ECC">
            <w:pPr>
              <w:jc w:val="right"/>
              <w:rPr>
                <w:rFonts w:cs="Arial"/>
                <w:bCs/>
                <w:iCs/>
                <w:sz w:val="20"/>
                <w:szCs w:val="18"/>
              </w:rPr>
            </w:pPr>
            <w:r w:rsidRPr="00305966">
              <w:rPr>
                <w:rFonts w:cs="Arial"/>
                <w:bCs/>
                <w:sz w:val="20"/>
                <w:szCs w:val="18"/>
              </w:rPr>
              <w:t>REVENUE</w:t>
            </w:r>
          </w:p>
        </w:tc>
        <w:tc>
          <w:tcPr>
            <w:tcW w:w="1686" w:type="dxa"/>
            <w:tcBorders>
              <w:top w:val="nil"/>
              <w:left w:val="nil"/>
              <w:bottom w:val="single" w:sz="4" w:space="0" w:color="auto"/>
              <w:right w:val="single" w:sz="4" w:space="0" w:color="auto"/>
            </w:tcBorders>
            <w:shd w:val="clear" w:color="auto" w:fill="auto"/>
          </w:tcPr>
          <w:p w14:paraId="6C716923" w14:textId="77777777" w:rsidR="001B0A2B" w:rsidRPr="001D6943" w:rsidRDefault="001B0A2B" w:rsidP="00A45ECC">
            <w:pPr>
              <w:jc w:val="right"/>
              <w:rPr>
                <w:rFonts w:cs="Arial"/>
                <w:bCs/>
                <w:szCs w:val="18"/>
              </w:rPr>
            </w:pPr>
            <w:r w:rsidRPr="001D6943">
              <w:rPr>
                <w:rFonts w:cs="Arial"/>
                <w:bCs/>
                <w:szCs w:val="18"/>
              </w:rPr>
              <w:t>1,501</w:t>
            </w:r>
          </w:p>
        </w:tc>
        <w:tc>
          <w:tcPr>
            <w:tcW w:w="1687" w:type="dxa"/>
            <w:tcBorders>
              <w:top w:val="nil"/>
              <w:left w:val="single" w:sz="4" w:space="0" w:color="auto"/>
              <w:bottom w:val="single" w:sz="4" w:space="0" w:color="auto"/>
              <w:right w:val="single" w:sz="4" w:space="0" w:color="auto"/>
            </w:tcBorders>
            <w:shd w:val="clear" w:color="auto" w:fill="auto"/>
          </w:tcPr>
          <w:p w14:paraId="55DB5501" w14:textId="77777777" w:rsidR="001B0A2B" w:rsidRPr="001D6943" w:rsidRDefault="001B0A2B" w:rsidP="00A45ECC">
            <w:pPr>
              <w:jc w:val="right"/>
              <w:rPr>
                <w:rFonts w:cs="Arial"/>
                <w:bCs/>
                <w:szCs w:val="18"/>
              </w:rPr>
            </w:pPr>
            <w:r w:rsidRPr="001D6943">
              <w:rPr>
                <w:rFonts w:cs="Arial"/>
                <w:bCs/>
                <w:szCs w:val="18"/>
              </w:rPr>
              <w:t>3,005</w:t>
            </w:r>
          </w:p>
        </w:tc>
        <w:tc>
          <w:tcPr>
            <w:tcW w:w="1686" w:type="dxa"/>
            <w:tcBorders>
              <w:top w:val="nil"/>
              <w:left w:val="single" w:sz="4" w:space="0" w:color="auto"/>
              <w:bottom w:val="single" w:sz="4" w:space="0" w:color="auto"/>
              <w:right w:val="single" w:sz="4" w:space="0" w:color="auto"/>
            </w:tcBorders>
            <w:shd w:val="clear" w:color="auto" w:fill="auto"/>
          </w:tcPr>
          <w:p w14:paraId="5A58F9C7" w14:textId="77777777" w:rsidR="001B0A2B" w:rsidRPr="001D6943" w:rsidRDefault="001B0A2B" w:rsidP="00A45ECC">
            <w:pPr>
              <w:jc w:val="right"/>
              <w:rPr>
                <w:rFonts w:cs="Arial"/>
                <w:bCs/>
                <w:szCs w:val="18"/>
              </w:rPr>
            </w:pPr>
            <w:r w:rsidRPr="001D6943">
              <w:rPr>
                <w:rFonts w:cs="Arial"/>
                <w:bCs/>
                <w:szCs w:val="18"/>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732F25" w14:textId="77777777" w:rsidR="001B0A2B" w:rsidRPr="001D6943" w:rsidRDefault="001B0A2B" w:rsidP="00A45ECC">
            <w:pPr>
              <w:jc w:val="right"/>
              <w:rPr>
                <w:rFonts w:cs="Arial"/>
                <w:szCs w:val="18"/>
              </w:rPr>
            </w:pPr>
            <w:r w:rsidRPr="001D6943">
              <w:rPr>
                <w:rFonts w:cs="Arial"/>
                <w:szCs w:val="18"/>
              </w:rPr>
              <w:t xml:space="preserve">362 </w:t>
            </w:r>
          </w:p>
        </w:tc>
      </w:tr>
      <w:tr w:rsidR="001B0A2B" w:rsidRPr="00305966" w14:paraId="0C0EB3D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17D041F" w14:textId="77777777" w:rsidR="001B0A2B" w:rsidRPr="00305966" w:rsidRDefault="001B0A2B" w:rsidP="00A45ECC">
            <w:pPr>
              <w:rPr>
                <w:rFonts w:cs="Arial"/>
                <w:bCs/>
                <w:iCs/>
                <w:sz w:val="20"/>
                <w:szCs w:val="18"/>
              </w:rPr>
            </w:pPr>
            <w:r w:rsidRPr="00305966">
              <w:rPr>
                <w:rFonts w:cs="Arial"/>
                <w:bCs/>
                <w:sz w:val="20"/>
                <w:szCs w:val="18"/>
              </w:rPr>
              <w:t>EXPENSES</w:t>
            </w:r>
          </w:p>
        </w:tc>
        <w:tc>
          <w:tcPr>
            <w:tcW w:w="1686" w:type="dxa"/>
            <w:tcBorders>
              <w:top w:val="single" w:sz="4" w:space="0" w:color="auto"/>
              <w:left w:val="nil"/>
              <w:right w:val="single" w:sz="4" w:space="0" w:color="auto"/>
            </w:tcBorders>
            <w:shd w:val="clear" w:color="auto" w:fill="auto"/>
          </w:tcPr>
          <w:p w14:paraId="4414072E"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4F645B75"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581578FC"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4ACF4173"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FC4DC26" w14:textId="77777777" w:rsidTr="00A64230">
        <w:trPr>
          <w:cantSplit/>
          <w:jc w:val="center"/>
        </w:trPr>
        <w:tc>
          <w:tcPr>
            <w:tcW w:w="2830" w:type="dxa"/>
            <w:tcBorders>
              <w:top w:val="nil"/>
              <w:left w:val="single" w:sz="2" w:space="0" w:color="auto"/>
              <w:bottom w:val="nil"/>
              <w:right w:val="nil"/>
            </w:tcBorders>
            <w:shd w:val="clear" w:color="auto" w:fill="auto"/>
            <w:noWrap/>
          </w:tcPr>
          <w:p w14:paraId="2B152701" w14:textId="77777777" w:rsidR="001B0A2B" w:rsidRPr="00305966" w:rsidRDefault="001B0A2B" w:rsidP="00A45ECC">
            <w:pPr>
              <w:ind w:firstLineChars="100" w:firstLine="200"/>
              <w:rPr>
                <w:rFonts w:cs="Arial"/>
                <w:bCs/>
                <w:iCs/>
                <w:sz w:val="20"/>
                <w:szCs w:val="18"/>
              </w:rPr>
            </w:pPr>
            <w:r w:rsidRPr="00305966">
              <w:rPr>
                <w:rFonts w:cs="Arial"/>
                <w:bCs/>
                <w:sz w:val="20"/>
                <w:szCs w:val="18"/>
              </w:rPr>
              <w:t>Program Services</w:t>
            </w:r>
          </w:p>
        </w:tc>
        <w:tc>
          <w:tcPr>
            <w:tcW w:w="1686" w:type="dxa"/>
            <w:tcBorders>
              <w:left w:val="nil"/>
              <w:right w:val="single" w:sz="4" w:space="0" w:color="auto"/>
            </w:tcBorders>
            <w:shd w:val="clear" w:color="auto" w:fill="auto"/>
            <w:vAlign w:val="bottom"/>
          </w:tcPr>
          <w:p w14:paraId="65860F2D" w14:textId="77777777" w:rsidR="001B0A2B" w:rsidRPr="001D6943" w:rsidRDefault="001B0A2B" w:rsidP="00A45ECC">
            <w:pPr>
              <w:jc w:val="right"/>
              <w:rPr>
                <w:rFonts w:cs="Arial"/>
                <w:szCs w:val="18"/>
              </w:rPr>
            </w:pPr>
            <w:r w:rsidRPr="001D6943">
              <w:rPr>
                <w:rFonts w:cs="Arial"/>
                <w:szCs w:val="18"/>
              </w:rPr>
              <w:t>1,221</w:t>
            </w:r>
          </w:p>
        </w:tc>
        <w:tc>
          <w:tcPr>
            <w:tcW w:w="1687" w:type="dxa"/>
            <w:tcBorders>
              <w:left w:val="single" w:sz="4" w:space="0" w:color="auto"/>
              <w:right w:val="single" w:sz="4" w:space="0" w:color="auto"/>
            </w:tcBorders>
            <w:shd w:val="clear" w:color="auto" w:fill="auto"/>
            <w:vAlign w:val="bottom"/>
          </w:tcPr>
          <w:p w14:paraId="63012BEE" w14:textId="77777777" w:rsidR="001B0A2B" w:rsidRPr="001D6943" w:rsidRDefault="001B0A2B" w:rsidP="00A45ECC">
            <w:pPr>
              <w:jc w:val="right"/>
              <w:rPr>
                <w:rFonts w:cs="Arial"/>
                <w:szCs w:val="18"/>
              </w:rPr>
            </w:pPr>
            <w:r w:rsidRPr="001D6943">
              <w:rPr>
                <w:rFonts w:cs="Arial"/>
                <w:szCs w:val="18"/>
              </w:rPr>
              <w:t>1,462</w:t>
            </w:r>
          </w:p>
        </w:tc>
        <w:tc>
          <w:tcPr>
            <w:tcW w:w="1686" w:type="dxa"/>
            <w:tcBorders>
              <w:left w:val="single" w:sz="4" w:space="0" w:color="auto"/>
              <w:right w:val="single" w:sz="4" w:space="0" w:color="auto"/>
            </w:tcBorders>
            <w:shd w:val="clear" w:color="auto" w:fill="auto"/>
            <w:vAlign w:val="bottom"/>
          </w:tcPr>
          <w:p w14:paraId="3EFF2998" w14:textId="77777777" w:rsidR="001B0A2B" w:rsidRPr="001D6943" w:rsidRDefault="001B0A2B" w:rsidP="00A45ECC">
            <w:pPr>
              <w:jc w:val="right"/>
              <w:rPr>
                <w:rFonts w:cs="Arial"/>
                <w:szCs w:val="18"/>
              </w:rPr>
            </w:pPr>
            <w:r w:rsidRPr="001D6943">
              <w:rPr>
                <w:rFonts w:cs="Arial"/>
                <w:szCs w:val="18"/>
              </w:rPr>
              <w:t>1,265</w:t>
            </w:r>
          </w:p>
        </w:tc>
        <w:tc>
          <w:tcPr>
            <w:tcW w:w="1687" w:type="dxa"/>
            <w:tcBorders>
              <w:left w:val="single" w:sz="4" w:space="0" w:color="auto"/>
              <w:right w:val="single" w:sz="2" w:space="0" w:color="auto"/>
            </w:tcBorders>
            <w:shd w:val="clear" w:color="auto" w:fill="auto"/>
            <w:vAlign w:val="bottom"/>
          </w:tcPr>
          <w:p w14:paraId="5DEB87C8" w14:textId="77777777" w:rsidR="001B0A2B" w:rsidRPr="001D6943" w:rsidRDefault="001B0A2B" w:rsidP="00A45ECC">
            <w:pPr>
              <w:jc w:val="right"/>
              <w:rPr>
                <w:rFonts w:cs="Arial"/>
                <w:szCs w:val="18"/>
              </w:rPr>
            </w:pPr>
            <w:r w:rsidRPr="001D6943">
              <w:rPr>
                <w:rFonts w:cs="Arial"/>
                <w:szCs w:val="18"/>
              </w:rPr>
              <w:t>(197)</w:t>
            </w:r>
          </w:p>
        </w:tc>
      </w:tr>
      <w:tr w:rsidR="001B0A2B" w:rsidRPr="00305966" w14:paraId="698956DE" w14:textId="77777777" w:rsidTr="00A64230">
        <w:trPr>
          <w:cantSplit/>
          <w:jc w:val="center"/>
        </w:trPr>
        <w:tc>
          <w:tcPr>
            <w:tcW w:w="2830" w:type="dxa"/>
            <w:tcBorders>
              <w:top w:val="nil"/>
              <w:left w:val="single" w:sz="2" w:space="0" w:color="auto"/>
              <w:bottom w:val="nil"/>
              <w:right w:val="nil"/>
            </w:tcBorders>
            <w:shd w:val="clear" w:color="auto" w:fill="auto"/>
            <w:noWrap/>
          </w:tcPr>
          <w:p w14:paraId="2E3E6523" w14:textId="77777777" w:rsidR="001B0A2B" w:rsidRPr="00305966" w:rsidRDefault="001B0A2B" w:rsidP="00A45ECC">
            <w:pPr>
              <w:ind w:firstLineChars="100" w:firstLine="200"/>
              <w:rPr>
                <w:rFonts w:cs="Arial"/>
                <w:bCs/>
                <w:iCs/>
                <w:sz w:val="20"/>
                <w:szCs w:val="18"/>
              </w:rPr>
            </w:pPr>
            <w:r w:rsidRPr="00305966">
              <w:rPr>
                <w:rFonts w:cs="Arial"/>
                <w:bCs/>
                <w:sz w:val="20"/>
                <w:szCs w:val="18"/>
              </w:rPr>
              <w:t>Management and General</w:t>
            </w:r>
          </w:p>
        </w:tc>
        <w:tc>
          <w:tcPr>
            <w:tcW w:w="1686" w:type="dxa"/>
            <w:tcBorders>
              <w:left w:val="nil"/>
              <w:right w:val="single" w:sz="4" w:space="0" w:color="auto"/>
            </w:tcBorders>
            <w:shd w:val="clear" w:color="auto" w:fill="auto"/>
          </w:tcPr>
          <w:p w14:paraId="2ABAC68F" w14:textId="77777777" w:rsidR="001B0A2B" w:rsidRPr="001D6943" w:rsidRDefault="001B0A2B" w:rsidP="00A45ECC">
            <w:pPr>
              <w:jc w:val="right"/>
              <w:rPr>
                <w:rFonts w:cs="Arial"/>
                <w:szCs w:val="18"/>
              </w:rPr>
            </w:pPr>
            <w:r w:rsidRPr="001D6943">
              <w:rPr>
                <w:rFonts w:cs="Arial"/>
                <w:szCs w:val="18"/>
              </w:rPr>
              <w:t>160</w:t>
            </w:r>
          </w:p>
        </w:tc>
        <w:tc>
          <w:tcPr>
            <w:tcW w:w="1687" w:type="dxa"/>
            <w:tcBorders>
              <w:left w:val="single" w:sz="4" w:space="0" w:color="auto"/>
              <w:right w:val="single" w:sz="4" w:space="0" w:color="auto"/>
            </w:tcBorders>
            <w:shd w:val="clear" w:color="auto" w:fill="auto"/>
          </w:tcPr>
          <w:p w14:paraId="5A60236E" w14:textId="77777777" w:rsidR="001B0A2B" w:rsidRPr="001D6943" w:rsidRDefault="001B0A2B" w:rsidP="00A45ECC">
            <w:pPr>
              <w:jc w:val="right"/>
              <w:rPr>
                <w:rFonts w:cs="Arial"/>
                <w:szCs w:val="18"/>
              </w:rPr>
            </w:pPr>
            <w:r w:rsidRPr="001D6943">
              <w:rPr>
                <w:rFonts w:cs="Arial"/>
                <w:szCs w:val="18"/>
              </w:rPr>
              <w:t>200</w:t>
            </w:r>
          </w:p>
        </w:tc>
        <w:tc>
          <w:tcPr>
            <w:tcW w:w="1686" w:type="dxa"/>
            <w:tcBorders>
              <w:left w:val="single" w:sz="4" w:space="0" w:color="auto"/>
              <w:right w:val="single" w:sz="4" w:space="0" w:color="auto"/>
            </w:tcBorders>
            <w:shd w:val="clear" w:color="auto" w:fill="auto"/>
          </w:tcPr>
          <w:p w14:paraId="353C17BE" w14:textId="77777777" w:rsidR="001B0A2B" w:rsidRPr="001D6943" w:rsidRDefault="001B0A2B" w:rsidP="00A45ECC">
            <w:pPr>
              <w:jc w:val="right"/>
              <w:rPr>
                <w:rFonts w:cs="Arial"/>
                <w:szCs w:val="18"/>
              </w:rPr>
            </w:pPr>
            <w:r w:rsidRPr="001D6943">
              <w:rPr>
                <w:rFonts w:cs="Arial"/>
                <w:szCs w:val="18"/>
              </w:rPr>
              <w:t>141</w:t>
            </w:r>
          </w:p>
        </w:tc>
        <w:tc>
          <w:tcPr>
            <w:tcW w:w="1687" w:type="dxa"/>
            <w:tcBorders>
              <w:left w:val="single" w:sz="4" w:space="0" w:color="auto"/>
              <w:right w:val="single" w:sz="2" w:space="0" w:color="auto"/>
            </w:tcBorders>
            <w:shd w:val="clear" w:color="auto" w:fill="auto"/>
            <w:vAlign w:val="bottom"/>
          </w:tcPr>
          <w:p w14:paraId="5D679343" w14:textId="77777777" w:rsidR="001B0A2B" w:rsidRPr="001D6943" w:rsidRDefault="001B0A2B" w:rsidP="00A45ECC">
            <w:pPr>
              <w:jc w:val="right"/>
              <w:rPr>
                <w:rFonts w:cs="Arial"/>
                <w:szCs w:val="18"/>
              </w:rPr>
            </w:pPr>
            <w:r w:rsidRPr="001D6943">
              <w:rPr>
                <w:rFonts w:cs="Arial"/>
                <w:szCs w:val="18"/>
              </w:rPr>
              <w:t>(59)</w:t>
            </w:r>
          </w:p>
        </w:tc>
      </w:tr>
      <w:tr w:rsidR="001B0A2B" w:rsidRPr="00305966" w14:paraId="3EDBD7D5" w14:textId="77777777" w:rsidTr="00A64230">
        <w:trPr>
          <w:cantSplit/>
          <w:jc w:val="center"/>
        </w:trPr>
        <w:tc>
          <w:tcPr>
            <w:tcW w:w="2830" w:type="dxa"/>
            <w:tcBorders>
              <w:top w:val="nil"/>
              <w:left w:val="single" w:sz="2" w:space="0" w:color="auto"/>
              <w:bottom w:val="nil"/>
              <w:right w:val="nil"/>
            </w:tcBorders>
            <w:shd w:val="clear" w:color="auto" w:fill="auto"/>
            <w:noWrap/>
          </w:tcPr>
          <w:p w14:paraId="54D66135" w14:textId="77777777" w:rsidR="001B0A2B" w:rsidRPr="00305966" w:rsidRDefault="001B0A2B" w:rsidP="00A45ECC">
            <w:pPr>
              <w:ind w:firstLineChars="100" w:firstLine="200"/>
              <w:rPr>
                <w:rFonts w:cs="Arial"/>
                <w:bCs/>
                <w:iCs/>
                <w:sz w:val="20"/>
                <w:szCs w:val="18"/>
              </w:rPr>
            </w:pPr>
            <w:r w:rsidRPr="00305966">
              <w:rPr>
                <w:rFonts w:cs="Arial"/>
                <w:bCs/>
                <w:sz w:val="20"/>
                <w:szCs w:val="18"/>
              </w:rPr>
              <w:t>Fundraising</w:t>
            </w:r>
          </w:p>
        </w:tc>
        <w:tc>
          <w:tcPr>
            <w:tcW w:w="1686" w:type="dxa"/>
            <w:tcBorders>
              <w:left w:val="nil"/>
              <w:bottom w:val="single" w:sz="4" w:space="0" w:color="auto"/>
              <w:right w:val="single" w:sz="4" w:space="0" w:color="auto"/>
            </w:tcBorders>
            <w:shd w:val="clear" w:color="auto" w:fill="auto"/>
          </w:tcPr>
          <w:p w14:paraId="3F5C10EF" w14:textId="77777777" w:rsidR="001B0A2B" w:rsidRPr="001D6943" w:rsidRDefault="001B0A2B" w:rsidP="00A45ECC">
            <w:pPr>
              <w:jc w:val="right"/>
              <w:rPr>
                <w:rFonts w:cs="Arial"/>
                <w:szCs w:val="18"/>
              </w:rPr>
            </w:pPr>
            <w:r w:rsidRPr="001D6943">
              <w:rPr>
                <w:rFonts w:cs="Arial"/>
                <w:szCs w:val="18"/>
              </w:rPr>
              <w:t>224</w:t>
            </w:r>
          </w:p>
        </w:tc>
        <w:tc>
          <w:tcPr>
            <w:tcW w:w="1687" w:type="dxa"/>
            <w:tcBorders>
              <w:left w:val="single" w:sz="4" w:space="0" w:color="auto"/>
              <w:bottom w:val="single" w:sz="4" w:space="0" w:color="auto"/>
              <w:right w:val="single" w:sz="4" w:space="0" w:color="auto"/>
            </w:tcBorders>
            <w:shd w:val="clear" w:color="auto" w:fill="auto"/>
          </w:tcPr>
          <w:p w14:paraId="4A028321" w14:textId="77777777" w:rsidR="001B0A2B" w:rsidRPr="001D6943" w:rsidRDefault="001B0A2B" w:rsidP="00A45ECC">
            <w:pPr>
              <w:jc w:val="right"/>
              <w:rPr>
                <w:rFonts w:cs="Arial"/>
                <w:szCs w:val="18"/>
              </w:rPr>
            </w:pPr>
            <w:r w:rsidRPr="001D6943">
              <w:rPr>
                <w:rFonts w:cs="Arial"/>
                <w:szCs w:val="18"/>
              </w:rPr>
              <w:t>217</w:t>
            </w:r>
          </w:p>
        </w:tc>
        <w:tc>
          <w:tcPr>
            <w:tcW w:w="1686" w:type="dxa"/>
            <w:tcBorders>
              <w:left w:val="single" w:sz="4" w:space="0" w:color="auto"/>
              <w:bottom w:val="single" w:sz="4" w:space="0" w:color="auto"/>
              <w:right w:val="single" w:sz="4" w:space="0" w:color="auto"/>
            </w:tcBorders>
            <w:shd w:val="clear" w:color="auto" w:fill="auto"/>
          </w:tcPr>
          <w:p w14:paraId="5D6D6ED0" w14:textId="77777777" w:rsidR="001B0A2B" w:rsidRPr="001D6943" w:rsidRDefault="001B0A2B" w:rsidP="00A45ECC">
            <w:pPr>
              <w:jc w:val="right"/>
              <w:rPr>
                <w:rFonts w:cs="Arial"/>
                <w:szCs w:val="18"/>
              </w:rPr>
            </w:pPr>
            <w:r w:rsidRPr="001D6943">
              <w:rPr>
                <w:rFonts w:cs="Arial"/>
                <w:szCs w:val="18"/>
              </w:rPr>
              <w:t> 514</w:t>
            </w:r>
          </w:p>
        </w:tc>
        <w:tc>
          <w:tcPr>
            <w:tcW w:w="1687" w:type="dxa"/>
            <w:tcBorders>
              <w:left w:val="single" w:sz="4" w:space="0" w:color="auto"/>
              <w:bottom w:val="single" w:sz="4" w:space="0" w:color="auto"/>
              <w:right w:val="single" w:sz="2" w:space="0" w:color="auto"/>
            </w:tcBorders>
            <w:shd w:val="clear" w:color="auto" w:fill="auto"/>
            <w:vAlign w:val="bottom"/>
          </w:tcPr>
          <w:p w14:paraId="4A411BFF"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CFF4B47" w14:textId="77777777" w:rsidTr="00A64230">
        <w:trPr>
          <w:cantSplit/>
          <w:jc w:val="center"/>
        </w:trPr>
        <w:tc>
          <w:tcPr>
            <w:tcW w:w="2830" w:type="dxa"/>
            <w:tcBorders>
              <w:top w:val="nil"/>
              <w:left w:val="single" w:sz="2" w:space="0" w:color="auto"/>
              <w:bottom w:val="nil"/>
              <w:right w:val="nil"/>
            </w:tcBorders>
            <w:shd w:val="clear" w:color="auto" w:fill="auto"/>
            <w:noWrap/>
          </w:tcPr>
          <w:p w14:paraId="12F3EA30" w14:textId="77777777" w:rsidR="001B0A2B" w:rsidRPr="00305966" w:rsidRDefault="001B0A2B" w:rsidP="00A45ECC">
            <w:pPr>
              <w:jc w:val="right"/>
              <w:rPr>
                <w:rFonts w:cs="Arial"/>
                <w:bCs/>
                <w:iCs/>
                <w:sz w:val="20"/>
                <w:szCs w:val="18"/>
              </w:rPr>
            </w:pPr>
            <w:r w:rsidRPr="00305966">
              <w:rPr>
                <w:rFonts w:cs="Arial"/>
                <w:bCs/>
                <w:sz w:val="20"/>
                <w:szCs w:val="18"/>
              </w:rPr>
              <w:t xml:space="preserve"> EXPENSES</w:t>
            </w:r>
          </w:p>
        </w:tc>
        <w:tc>
          <w:tcPr>
            <w:tcW w:w="1686" w:type="dxa"/>
            <w:tcBorders>
              <w:top w:val="nil"/>
              <w:left w:val="nil"/>
              <w:bottom w:val="single" w:sz="4" w:space="0" w:color="auto"/>
              <w:right w:val="single" w:sz="4" w:space="0" w:color="auto"/>
            </w:tcBorders>
            <w:shd w:val="clear" w:color="auto" w:fill="auto"/>
            <w:vAlign w:val="bottom"/>
          </w:tcPr>
          <w:p w14:paraId="326BE4D1" w14:textId="77777777" w:rsidR="001B0A2B" w:rsidRPr="001D6943" w:rsidRDefault="001B0A2B" w:rsidP="00A45ECC">
            <w:pPr>
              <w:jc w:val="right"/>
              <w:rPr>
                <w:rFonts w:cs="Arial"/>
                <w:bCs/>
                <w:szCs w:val="18"/>
              </w:rPr>
            </w:pPr>
            <w:r w:rsidRPr="001D6943">
              <w:rPr>
                <w:rFonts w:cs="Arial"/>
                <w:bCs/>
                <w:szCs w:val="18"/>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7035F44C" w14:textId="77777777" w:rsidR="001B0A2B" w:rsidRPr="001D6943" w:rsidRDefault="001B0A2B" w:rsidP="00A45ECC">
            <w:pPr>
              <w:jc w:val="right"/>
              <w:rPr>
                <w:rFonts w:cs="Arial"/>
                <w:bCs/>
                <w:szCs w:val="18"/>
              </w:rPr>
            </w:pPr>
            <w:r w:rsidRPr="001D6943">
              <w:rPr>
                <w:rFonts w:cs="Arial"/>
                <w:bCs/>
                <w:szCs w:val="18"/>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60EA07A9" w14:textId="77777777" w:rsidR="001B0A2B" w:rsidRPr="001D6943" w:rsidRDefault="001B0A2B" w:rsidP="00A45ECC">
            <w:pPr>
              <w:jc w:val="right"/>
              <w:rPr>
                <w:rFonts w:cs="Arial"/>
                <w:bCs/>
                <w:szCs w:val="18"/>
              </w:rPr>
            </w:pPr>
            <w:r w:rsidRPr="001D6943">
              <w:rPr>
                <w:rFonts w:cs="Arial"/>
                <w:bCs/>
                <w:szCs w:val="18"/>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D34C892" w14:textId="77777777" w:rsidR="001B0A2B" w:rsidRPr="001D6943" w:rsidRDefault="001B0A2B" w:rsidP="00A45ECC">
            <w:pPr>
              <w:jc w:val="right"/>
              <w:rPr>
                <w:rFonts w:cs="Arial"/>
                <w:szCs w:val="18"/>
              </w:rPr>
            </w:pPr>
            <w:r w:rsidRPr="001D6943">
              <w:rPr>
                <w:rFonts w:cs="Arial"/>
                <w:szCs w:val="18"/>
              </w:rPr>
              <w:t xml:space="preserve">41 </w:t>
            </w:r>
          </w:p>
        </w:tc>
      </w:tr>
      <w:tr w:rsidR="001B0A2B" w:rsidRPr="00305966" w14:paraId="59770F90"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28F7AC26" w14:textId="77777777" w:rsidR="001B0A2B" w:rsidRPr="00305966" w:rsidRDefault="001B0A2B" w:rsidP="00A45ECC">
            <w:pPr>
              <w:jc w:val="right"/>
              <w:rPr>
                <w:rFonts w:cs="Arial"/>
                <w:bCs/>
                <w:iCs/>
                <w:sz w:val="20"/>
                <w:szCs w:val="18"/>
              </w:rPr>
            </w:pPr>
            <w:r w:rsidRPr="00305966">
              <w:rPr>
                <w:rFonts w:cs="Arial"/>
                <w:bCs/>
                <w:sz w:val="20"/>
                <w:szCs w:val="18"/>
              </w:rPr>
              <w:t>EXCESS OR (DEFICIT)</w:t>
            </w:r>
          </w:p>
        </w:tc>
        <w:tc>
          <w:tcPr>
            <w:tcW w:w="1686" w:type="dxa"/>
            <w:tcBorders>
              <w:top w:val="nil"/>
              <w:left w:val="nil"/>
              <w:bottom w:val="single" w:sz="4" w:space="0" w:color="auto"/>
              <w:right w:val="single" w:sz="4" w:space="0" w:color="auto"/>
            </w:tcBorders>
            <w:shd w:val="clear" w:color="auto" w:fill="auto"/>
            <w:vAlign w:val="bottom"/>
          </w:tcPr>
          <w:p w14:paraId="409400FA" w14:textId="77777777" w:rsidR="001B0A2B" w:rsidRPr="001D6943" w:rsidRDefault="001B0A2B" w:rsidP="00A45ECC">
            <w:pPr>
              <w:jc w:val="right"/>
              <w:rPr>
                <w:rFonts w:cs="Arial"/>
                <w:bCs/>
                <w:color w:val="000000"/>
                <w:szCs w:val="18"/>
              </w:rPr>
            </w:pPr>
            <w:r w:rsidRPr="001D6943">
              <w:rPr>
                <w:rFonts w:cs="Arial"/>
                <w:bCs/>
                <w:color w:val="000000"/>
                <w:szCs w:val="18"/>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08F64220" w14:textId="77777777" w:rsidR="001B0A2B" w:rsidRPr="001D6943" w:rsidRDefault="001B0A2B" w:rsidP="00A45ECC">
            <w:pPr>
              <w:jc w:val="right"/>
              <w:rPr>
                <w:rFonts w:cs="Arial"/>
                <w:bCs/>
                <w:color w:val="000000"/>
                <w:szCs w:val="18"/>
              </w:rPr>
            </w:pPr>
            <w:r w:rsidRPr="001D6943">
              <w:rPr>
                <w:rFonts w:cs="Arial"/>
                <w:bCs/>
                <w:color w:val="000000"/>
                <w:szCs w:val="18"/>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538E27" w14:textId="77777777" w:rsidR="001B0A2B" w:rsidRPr="001D6943" w:rsidRDefault="001B0A2B" w:rsidP="00A45ECC">
            <w:pPr>
              <w:jc w:val="right"/>
              <w:rPr>
                <w:rFonts w:cs="Arial"/>
                <w:bCs/>
                <w:szCs w:val="18"/>
              </w:rPr>
            </w:pPr>
            <w:r w:rsidRPr="001D6943">
              <w:rPr>
                <w:rFonts w:cs="Arial"/>
                <w:bCs/>
                <w:szCs w:val="18"/>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8167C7" w14:textId="77777777" w:rsidR="001B0A2B" w:rsidRPr="001D6943" w:rsidRDefault="001B0A2B" w:rsidP="00A45ECC">
            <w:pPr>
              <w:jc w:val="right"/>
              <w:rPr>
                <w:rFonts w:cs="Arial"/>
                <w:szCs w:val="18"/>
              </w:rPr>
            </w:pPr>
            <w:r w:rsidRPr="001D6943">
              <w:rPr>
                <w:rFonts w:cs="Arial"/>
                <w:szCs w:val="18"/>
              </w:rPr>
              <w:t xml:space="preserve">321 </w:t>
            </w:r>
          </w:p>
        </w:tc>
      </w:tr>
      <w:tr w:rsidR="001B0A2B" w:rsidRPr="00305966" w14:paraId="270364B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79CF216" w14:textId="77777777" w:rsidR="001B0A2B" w:rsidRPr="00305966" w:rsidRDefault="001B0A2B" w:rsidP="00A45ECC">
            <w:pPr>
              <w:jc w:val="center"/>
              <w:rPr>
                <w:rFonts w:cs="Arial"/>
                <w:bCs/>
                <w:iCs/>
                <w:sz w:val="20"/>
                <w:szCs w:val="18"/>
              </w:rPr>
            </w:pPr>
            <w:r w:rsidRPr="00305966">
              <w:rPr>
                <w:rFonts w:cs="Arial"/>
                <w:bCs/>
                <w:sz w:val="20"/>
                <w:szCs w:val="18"/>
              </w:rPr>
              <w:t>BALANCE SHEET</w:t>
            </w:r>
          </w:p>
        </w:tc>
        <w:tc>
          <w:tcPr>
            <w:tcW w:w="1686" w:type="dxa"/>
            <w:tcBorders>
              <w:top w:val="single" w:sz="4" w:space="0" w:color="auto"/>
              <w:left w:val="nil"/>
              <w:right w:val="single" w:sz="4" w:space="0" w:color="auto"/>
            </w:tcBorders>
            <w:shd w:val="clear" w:color="auto" w:fill="auto"/>
          </w:tcPr>
          <w:p w14:paraId="6B00099C"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7B7D9AC8" w14:textId="77777777" w:rsidR="001B0A2B" w:rsidRPr="001D6943" w:rsidRDefault="001B0A2B" w:rsidP="00A45ECC">
            <w:pPr>
              <w:jc w:val="center"/>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1CA7E744"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705FD1E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6BC4C3A"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83C1234" w14:textId="77777777" w:rsidR="001B0A2B" w:rsidRPr="00305966" w:rsidRDefault="001B0A2B" w:rsidP="00A45ECC">
            <w:pPr>
              <w:rPr>
                <w:rFonts w:cs="Arial"/>
                <w:bCs/>
                <w:iCs/>
                <w:sz w:val="20"/>
                <w:szCs w:val="18"/>
              </w:rPr>
            </w:pPr>
            <w:r w:rsidRPr="00305966">
              <w:rPr>
                <w:rFonts w:cs="Arial"/>
                <w:bCs/>
                <w:sz w:val="20"/>
                <w:szCs w:val="18"/>
              </w:rPr>
              <w:t>ASSETS</w:t>
            </w:r>
          </w:p>
        </w:tc>
        <w:tc>
          <w:tcPr>
            <w:tcW w:w="1686" w:type="dxa"/>
            <w:tcBorders>
              <w:top w:val="nil"/>
              <w:left w:val="nil"/>
              <w:right w:val="single" w:sz="4" w:space="0" w:color="auto"/>
            </w:tcBorders>
            <w:shd w:val="clear" w:color="auto" w:fill="auto"/>
            <w:vAlign w:val="bottom"/>
          </w:tcPr>
          <w:p w14:paraId="43933E8A"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4" w:space="0" w:color="auto"/>
            </w:tcBorders>
            <w:shd w:val="clear" w:color="auto" w:fill="auto"/>
            <w:vAlign w:val="bottom"/>
          </w:tcPr>
          <w:p w14:paraId="02D31252"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nil"/>
              <w:left w:val="single" w:sz="4" w:space="0" w:color="auto"/>
              <w:right w:val="single" w:sz="4" w:space="0" w:color="auto"/>
            </w:tcBorders>
            <w:shd w:val="clear" w:color="auto" w:fill="auto"/>
            <w:vAlign w:val="bottom"/>
          </w:tcPr>
          <w:p w14:paraId="767293A0"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2" w:space="0" w:color="auto"/>
            </w:tcBorders>
            <w:shd w:val="clear" w:color="auto" w:fill="auto"/>
            <w:vAlign w:val="bottom"/>
          </w:tcPr>
          <w:p w14:paraId="2496580A"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1EBD23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70C529AE"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56DCE588" w14:textId="77777777" w:rsidR="001B0A2B" w:rsidRPr="001D6943" w:rsidRDefault="001B0A2B" w:rsidP="00A45ECC">
            <w:pPr>
              <w:jc w:val="right"/>
              <w:rPr>
                <w:rFonts w:cs="Arial"/>
                <w:szCs w:val="18"/>
              </w:rPr>
            </w:pPr>
            <w:r w:rsidRPr="001D6943">
              <w:rPr>
                <w:rFonts w:cs="Arial"/>
                <w:szCs w:val="18"/>
              </w:rPr>
              <w:t>373</w:t>
            </w:r>
          </w:p>
        </w:tc>
        <w:tc>
          <w:tcPr>
            <w:tcW w:w="1687" w:type="dxa"/>
            <w:tcBorders>
              <w:top w:val="nil"/>
              <w:left w:val="single" w:sz="4" w:space="0" w:color="auto"/>
              <w:right w:val="single" w:sz="4" w:space="0" w:color="auto"/>
            </w:tcBorders>
            <w:shd w:val="clear" w:color="auto" w:fill="auto"/>
            <w:vAlign w:val="bottom"/>
          </w:tcPr>
          <w:p w14:paraId="735E6CD8" w14:textId="77777777" w:rsidR="001B0A2B" w:rsidRPr="001D6943" w:rsidRDefault="001B0A2B" w:rsidP="00A45ECC">
            <w:pPr>
              <w:jc w:val="right"/>
              <w:rPr>
                <w:rFonts w:cs="Arial"/>
                <w:szCs w:val="18"/>
              </w:rPr>
            </w:pPr>
            <w:r w:rsidRPr="001D6943">
              <w:rPr>
                <w:rFonts w:cs="Arial"/>
                <w:szCs w:val="18"/>
              </w:rPr>
              <w:t>1,210</w:t>
            </w:r>
          </w:p>
        </w:tc>
        <w:tc>
          <w:tcPr>
            <w:tcW w:w="1686" w:type="dxa"/>
            <w:tcBorders>
              <w:top w:val="nil"/>
              <w:left w:val="single" w:sz="4" w:space="0" w:color="auto"/>
              <w:right w:val="single" w:sz="4" w:space="0" w:color="auto"/>
            </w:tcBorders>
            <w:shd w:val="clear" w:color="auto" w:fill="auto"/>
            <w:vAlign w:val="bottom"/>
          </w:tcPr>
          <w:p w14:paraId="08827D87" w14:textId="77777777" w:rsidR="001B0A2B" w:rsidRPr="001D6943" w:rsidRDefault="001B0A2B" w:rsidP="00A45ECC">
            <w:pPr>
              <w:jc w:val="right"/>
              <w:rPr>
                <w:rFonts w:cs="Arial"/>
                <w:szCs w:val="18"/>
              </w:rPr>
            </w:pPr>
            <w:r w:rsidRPr="001D6943">
              <w:rPr>
                <w:rFonts w:cs="Arial"/>
                <w:szCs w:val="18"/>
              </w:rPr>
              <w:t>1,264</w:t>
            </w:r>
          </w:p>
        </w:tc>
        <w:tc>
          <w:tcPr>
            <w:tcW w:w="1687" w:type="dxa"/>
            <w:tcBorders>
              <w:top w:val="nil"/>
              <w:left w:val="single" w:sz="4" w:space="0" w:color="auto"/>
              <w:right w:val="single" w:sz="2" w:space="0" w:color="auto"/>
            </w:tcBorders>
            <w:shd w:val="clear" w:color="auto" w:fill="auto"/>
            <w:vAlign w:val="bottom"/>
          </w:tcPr>
          <w:p w14:paraId="11165C9E" w14:textId="77777777" w:rsidR="001B0A2B" w:rsidRPr="001D6943" w:rsidRDefault="001B0A2B" w:rsidP="00A45ECC">
            <w:pPr>
              <w:jc w:val="right"/>
              <w:rPr>
                <w:rFonts w:cs="Arial"/>
                <w:szCs w:val="18"/>
              </w:rPr>
            </w:pPr>
            <w:r w:rsidRPr="001D6943">
              <w:rPr>
                <w:rFonts w:cs="Arial"/>
                <w:szCs w:val="18"/>
              </w:rPr>
              <w:t xml:space="preserve">54 </w:t>
            </w:r>
          </w:p>
        </w:tc>
      </w:tr>
      <w:tr w:rsidR="001B0A2B" w:rsidRPr="00305966" w14:paraId="257714D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EB95DD"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5EE126FC" w14:textId="77777777" w:rsidR="001B0A2B" w:rsidRPr="001D6943" w:rsidRDefault="001B0A2B" w:rsidP="00A45ECC">
            <w:pPr>
              <w:jc w:val="right"/>
              <w:rPr>
                <w:rFonts w:cs="Arial"/>
                <w:szCs w:val="18"/>
              </w:rPr>
            </w:pPr>
            <w:r w:rsidRPr="001D6943">
              <w:rPr>
                <w:rFonts w:cs="Arial"/>
                <w:szCs w:val="18"/>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7EA17A5E" w14:textId="77777777" w:rsidR="001B0A2B" w:rsidRPr="001D6943" w:rsidRDefault="001B0A2B" w:rsidP="00A45ECC">
            <w:pPr>
              <w:jc w:val="right"/>
              <w:rPr>
                <w:rFonts w:cs="Arial"/>
                <w:szCs w:val="18"/>
              </w:rPr>
            </w:pPr>
            <w:r w:rsidRPr="001D6943">
              <w:rPr>
                <w:rFonts w:cs="Arial"/>
                <w:szCs w:val="18"/>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13E06CC6" w14:textId="77777777" w:rsidR="001B0A2B" w:rsidRPr="001D6943" w:rsidRDefault="001B0A2B" w:rsidP="00A45ECC">
            <w:pPr>
              <w:jc w:val="right"/>
              <w:rPr>
                <w:rFonts w:cs="Arial"/>
                <w:szCs w:val="18"/>
              </w:rPr>
            </w:pPr>
            <w:r w:rsidRPr="001D6943">
              <w:rPr>
                <w:rFonts w:cs="Arial"/>
                <w:szCs w:val="18"/>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23B9AEE4" w14:textId="77777777" w:rsidR="001B0A2B" w:rsidRPr="001D6943" w:rsidRDefault="001B0A2B" w:rsidP="00A45ECC">
            <w:pPr>
              <w:jc w:val="right"/>
              <w:rPr>
                <w:rFonts w:cs="Arial"/>
                <w:szCs w:val="18"/>
              </w:rPr>
            </w:pPr>
            <w:r w:rsidRPr="001D6943">
              <w:rPr>
                <w:rFonts w:cs="Arial"/>
                <w:szCs w:val="18"/>
              </w:rPr>
              <w:t xml:space="preserve">1,612 </w:t>
            </w:r>
          </w:p>
        </w:tc>
      </w:tr>
      <w:tr w:rsidR="001B0A2B" w:rsidRPr="00305966" w14:paraId="270AA4F2" w14:textId="77777777" w:rsidTr="00A64230">
        <w:trPr>
          <w:cantSplit/>
          <w:jc w:val="center"/>
        </w:trPr>
        <w:tc>
          <w:tcPr>
            <w:tcW w:w="2830" w:type="dxa"/>
            <w:tcBorders>
              <w:top w:val="nil"/>
              <w:left w:val="single" w:sz="2" w:space="0" w:color="auto"/>
              <w:right w:val="nil"/>
            </w:tcBorders>
            <w:shd w:val="clear" w:color="auto" w:fill="auto"/>
            <w:noWrap/>
            <w:vAlign w:val="bottom"/>
          </w:tcPr>
          <w:p w14:paraId="6466E51A" w14:textId="77777777" w:rsidR="001B0A2B" w:rsidRPr="00305966" w:rsidRDefault="001B0A2B" w:rsidP="00A45ECC">
            <w:pPr>
              <w:jc w:val="right"/>
              <w:rPr>
                <w:rFonts w:cs="Arial"/>
                <w:bCs/>
                <w:iCs/>
                <w:sz w:val="20"/>
                <w:szCs w:val="18"/>
              </w:rPr>
            </w:pPr>
            <w:r w:rsidRPr="00305966">
              <w:rPr>
                <w:rFonts w:cs="Arial"/>
                <w:bCs/>
                <w:sz w:val="20"/>
                <w:szCs w:val="18"/>
              </w:rPr>
              <w:t>ASSETS</w:t>
            </w:r>
          </w:p>
        </w:tc>
        <w:tc>
          <w:tcPr>
            <w:tcW w:w="1686" w:type="dxa"/>
            <w:tcBorders>
              <w:top w:val="single" w:sz="4" w:space="0" w:color="auto"/>
              <w:left w:val="nil"/>
              <w:right w:val="single" w:sz="4" w:space="0" w:color="auto"/>
            </w:tcBorders>
            <w:shd w:val="clear" w:color="auto" w:fill="auto"/>
            <w:vAlign w:val="bottom"/>
          </w:tcPr>
          <w:p w14:paraId="5A6FF959"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nil"/>
              <w:left w:val="single" w:sz="4" w:space="0" w:color="auto"/>
              <w:right w:val="single" w:sz="4" w:space="0" w:color="auto"/>
            </w:tcBorders>
            <w:shd w:val="clear" w:color="auto" w:fill="auto"/>
            <w:vAlign w:val="bottom"/>
          </w:tcPr>
          <w:p w14:paraId="14BDC28C"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nil"/>
              <w:left w:val="single" w:sz="4" w:space="0" w:color="auto"/>
              <w:right w:val="single" w:sz="4" w:space="0" w:color="auto"/>
            </w:tcBorders>
            <w:shd w:val="clear" w:color="auto" w:fill="auto"/>
            <w:vAlign w:val="bottom"/>
          </w:tcPr>
          <w:p w14:paraId="4EDD27F6"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nil"/>
              <w:left w:val="single" w:sz="4" w:space="0" w:color="auto"/>
              <w:right w:val="single" w:sz="2" w:space="0" w:color="auto"/>
            </w:tcBorders>
            <w:shd w:val="clear" w:color="auto" w:fill="auto"/>
            <w:vAlign w:val="bottom"/>
          </w:tcPr>
          <w:p w14:paraId="1552DD90" w14:textId="77777777" w:rsidR="001B0A2B" w:rsidRPr="001D6943" w:rsidRDefault="001B0A2B" w:rsidP="00A45ECC">
            <w:pPr>
              <w:jc w:val="right"/>
              <w:rPr>
                <w:rFonts w:cs="Arial"/>
                <w:szCs w:val="18"/>
              </w:rPr>
            </w:pPr>
            <w:r w:rsidRPr="001D6943">
              <w:rPr>
                <w:rFonts w:cs="Arial"/>
                <w:szCs w:val="18"/>
              </w:rPr>
              <w:t xml:space="preserve">1,666 </w:t>
            </w:r>
          </w:p>
        </w:tc>
      </w:tr>
      <w:tr w:rsidR="001B0A2B" w:rsidRPr="00305966" w14:paraId="173F3586" w14:textId="77777777" w:rsidTr="00A64230">
        <w:trPr>
          <w:cantSplit/>
          <w:jc w:val="center"/>
        </w:trPr>
        <w:tc>
          <w:tcPr>
            <w:tcW w:w="2830" w:type="dxa"/>
            <w:tcBorders>
              <w:left w:val="single" w:sz="2" w:space="0" w:color="auto"/>
              <w:bottom w:val="nil"/>
              <w:right w:val="nil"/>
            </w:tcBorders>
            <w:shd w:val="clear" w:color="auto" w:fill="auto"/>
            <w:noWrap/>
            <w:vAlign w:val="bottom"/>
          </w:tcPr>
          <w:p w14:paraId="5E66A444" w14:textId="77777777" w:rsidR="001B0A2B" w:rsidRPr="00305966" w:rsidRDefault="001B0A2B" w:rsidP="00A45ECC">
            <w:pPr>
              <w:rPr>
                <w:rFonts w:cs="Arial"/>
                <w:bCs/>
                <w:iCs/>
                <w:sz w:val="20"/>
                <w:szCs w:val="18"/>
              </w:rPr>
            </w:pPr>
            <w:r w:rsidRPr="00305966">
              <w:rPr>
                <w:rFonts w:cs="Arial"/>
                <w:bCs/>
                <w:sz w:val="20"/>
                <w:szCs w:val="18"/>
              </w:rPr>
              <w:t>LIABILITIES</w:t>
            </w:r>
          </w:p>
        </w:tc>
        <w:tc>
          <w:tcPr>
            <w:tcW w:w="1686" w:type="dxa"/>
            <w:tcBorders>
              <w:left w:val="nil"/>
              <w:right w:val="single" w:sz="4" w:space="0" w:color="auto"/>
            </w:tcBorders>
            <w:shd w:val="clear" w:color="auto" w:fill="auto"/>
            <w:vAlign w:val="bottom"/>
          </w:tcPr>
          <w:p w14:paraId="22B8A211"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4" w:space="0" w:color="auto"/>
            </w:tcBorders>
            <w:shd w:val="clear" w:color="auto" w:fill="auto"/>
            <w:vAlign w:val="bottom"/>
          </w:tcPr>
          <w:p w14:paraId="202E2618" w14:textId="77777777" w:rsidR="001B0A2B" w:rsidRPr="001D6943" w:rsidRDefault="001B0A2B" w:rsidP="00A45ECC">
            <w:pPr>
              <w:rPr>
                <w:rFonts w:cs="Arial"/>
                <w:bCs/>
                <w:szCs w:val="18"/>
              </w:rPr>
            </w:pPr>
            <w:r w:rsidRPr="001D6943">
              <w:rPr>
                <w:rFonts w:cs="Arial"/>
                <w:bCs/>
                <w:szCs w:val="18"/>
              </w:rPr>
              <w:t xml:space="preserve"> </w:t>
            </w:r>
          </w:p>
        </w:tc>
        <w:tc>
          <w:tcPr>
            <w:tcW w:w="1686" w:type="dxa"/>
            <w:tcBorders>
              <w:left w:val="single" w:sz="4" w:space="0" w:color="auto"/>
              <w:right w:val="single" w:sz="4" w:space="0" w:color="auto"/>
            </w:tcBorders>
            <w:shd w:val="clear" w:color="auto" w:fill="auto"/>
            <w:vAlign w:val="bottom"/>
          </w:tcPr>
          <w:p w14:paraId="257817E0"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2" w:space="0" w:color="auto"/>
            </w:tcBorders>
            <w:shd w:val="clear" w:color="auto" w:fill="auto"/>
            <w:vAlign w:val="bottom"/>
          </w:tcPr>
          <w:p w14:paraId="0B38A5D9"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0AD559F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F5184A"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4BB1BB14" w14:textId="77777777" w:rsidR="001B0A2B" w:rsidRPr="001D6943" w:rsidRDefault="001B0A2B" w:rsidP="00A45ECC">
            <w:pPr>
              <w:jc w:val="right"/>
              <w:rPr>
                <w:rFonts w:cs="Arial"/>
                <w:szCs w:val="18"/>
              </w:rPr>
            </w:pPr>
            <w:r w:rsidRPr="001D6943">
              <w:rPr>
                <w:rFonts w:cs="Arial"/>
                <w:szCs w:val="18"/>
              </w:rPr>
              <w:t>220</w:t>
            </w:r>
          </w:p>
        </w:tc>
        <w:tc>
          <w:tcPr>
            <w:tcW w:w="1687" w:type="dxa"/>
            <w:tcBorders>
              <w:top w:val="nil"/>
              <w:left w:val="single" w:sz="4" w:space="0" w:color="auto"/>
              <w:right w:val="single" w:sz="4" w:space="0" w:color="auto"/>
            </w:tcBorders>
            <w:shd w:val="clear" w:color="auto" w:fill="auto"/>
            <w:vAlign w:val="bottom"/>
          </w:tcPr>
          <w:p w14:paraId="7C62D331" w14:textId="77777777" w:rsidR="001B0A2B" w:rsidRPr="001D6943" w:rsidRDefault="001B0A2B" w:rsidP="00A45ECC">
            <w:pPr>
              <w:jc w:val="right"/>
              <w:rPr>
                <w:rFonts w:cs="Arial"/>
                <w:szCs w:val="18"/>
              </w:rPr>
            </w:pPr>
            <w:r w:rsidRPr="001D6943">
              <w:rPr>
                <w:rFonts w:cs="Arial"/>
                <w:szCs w:val="18"/>
              </w:rPr>
              <w:t>202</w:t>
            </w:r>
          </w:p>
        </w:tc>
        <w:tc>
          <w:tcPr>
            <w:tcW w:w="1686" w:type="dxa"/>
            <w:tcBorders>
              <w:top w:val="nil"/>
              <w:left w:val="single" w:sz="4" w:space="0" w:color="auto"/>
              <w:right w:val="single" w:sz="4" w:space="0" w:color="auto"/>
            </w:tcBorders>
            <w:shd w:val="clear" w:color="auto" w:fill="auto"/>
            <w:vAlign w:val="bottom"/>
          </w:tcPr>
          <w:p w14:paraId="764CF256" w14:textId="77777777" w:rsidR="001B0A2B" w:rsidRPr="001D6943" w:rsidRDefault="001B0A2B" w:rsidP="00A45ECC">
            <w:pPr>
              <w:jc w:val="right"/>
              <w:rPr>
                <w:rFonts w:cs="Arial"/>
                <w:szCs w:val="18"/>
              </w:rPr>
            </w:pPr>
            <w:r w:rsidRPr="001D6943">
              <w:rPr>
                <w:rFonts w:cs="Arial"/>
                <w:szCs w:val="18"/>
              </w:rPr>
              <w:t>316</w:t>
            </w:r>
          </w:p>
        </w:tc>
        <w:tc>
          <w:tcPr>
            <w:tcW w:w="1687" w:type="dxa"/>
            <w:tcBorders>
              <w:top w:val="nil"/>
              <w:left w:val="single" w:sz="4" w:space="0" w:color="auto"/>
              <w:right w:val="single" w:sz="2" w:space="0" w:color="auto"/>
            </w:tcBorders>
            <w:shd w:val="clear" w:color="auto" w:fill="auto"/>
            <w:vAlign w:val="bottom"/>
          </w:tcPr>
          <w:p w14:paraId="00F9D10C" w14:textId="77777777" w:rsidR="001B0A2B" w:rsidRPr="001D6943" w:rsidRDefault="001B0A2B" w:rsidP="00A45ECC">
            <w:pPr>
              <w:jc w:val="right"/>
              <w:rPr>
                <w:rFonts w:cs="Arial"/>
                <w:szCs w:val="18"/>
              </w:rPr>
            </w:pPr>
            <w:r w:rsidRPr="001D6943">
              <w:rPr>
                <w:rFonts w:cs="Arial"/>
                <w:szCs w:val="18"/>
              </w:rPr>
              <w:t xml:space="preserve">114 </w:t>
            </w:r>
          </w:p>
        </w:tc>
      </w:tr>
      <w:tr w:rsidR="001B0A2B" w:rsidRPr="00305966" w14:paraId="48F0AD76"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35E8C002"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3D1ACDF4" w14:textId="77777777" w:rsidR="001B0A2B" w:rsidRPr="001D6943" w:rsidRDefault="001B0A2B" w:rsidP="00A45ECC">
            <w:pPr>
              <w:jc w:val="right"/>
              <w:rPr>
                <w:rFonts w:cs="Arial"/>
                <w:szCs w:val="18"/>
              </w:rPr>
            </w:pPr>
            <w:r w:rsidRPr="001D6943">
              <w:rPr>
                <w:rFonts w:cs="Arial"/>
                <w:szCs w:val="18"/>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85BD4DE" w14:textId="77777777" w:rsidR="001B0A2B" w:rsidRPr="001D6943" w:rsidRDefault="001B0A2B" w:rsidP="00A45ECC">
            <w:pPr>
              <w:jc w:val="right"/>
              <w:rPr>
                <w:rFonts w:cs="Arial"/>
                <w:szCs w:val="18"/>
              </w:rPr>
            </w:pPr>
            <w:r w:rsidRPr="001D6943">
              <w:rPr>
                <w:rFonts w:cs="Arial"/>
                <w:szCs w:val="18"/>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06023094" w14:textId="77777777" w:rsidR="001B0A2B" w:rsidRPr="001D6943" w:rsidRDefault="001B0A2B" w:rsidP="00A45ECC">
            <w:pPr>
              <w:jc w:val="right"/>
              <w:rPr>
                <w:rFonts w:cs="Arial"/>
                <w:szCs w:val="18"/>
              </w:rPr>
            </w:pPr>
            <w:r w:rsidRPr="001D6943">
              <w:rPr>
                <w:rFonts w:cs="Arial"/>
                <w:szCs w:val="18"/>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1D0E4EC5" w14:textId="77777777" w:rsidR="001B0A2B" w:rsidRPr="001D6943" w:rsidRDefault="001B0A2B" w:rsidP="00A45ECC">
            <w:pPr>
              <w:jc w:val="right"/>
              <w:rPr>
                <w:rFonts w:cs="Arial"/>
                <w:szCs w:val="18"/>
              </w:rPr>
            </w:pPr>
            <w:r w:rsidRPr="001D6943">
              <w:rPr>
                <w:rFonts w:cs="Arial"/>
                <w:szCs w:val="18"/>
              </w:rPr>
              <w:t xml:space="preserve">16 </w:t>
            </w:r>
          </w:p>
        </w:tc>
      </w:tr>
      <w:tr w:rsidR="001B0A2B" w:rsidRPr="00305966" w14:paraId="0729AF08"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43B7629" w14:textId="77777777" w:rsidR="001B0A2B" w:rsidRPr="00305966" w:rsidRDefault="001B0A2B" w:rsidP="00A45ECC">
            <w:pPr>
              <w:jc w:val="right"/>
              <w:rPr>
                <w:rFonts w:cs="Arial"/>
                <w:bCs/>
                <w:iCs/>
                <w:sz w:val="20"/>
                <w:szCs w:val="18"/>
              </w:rPr>
            </w:pPr>
            <w:r w:rsidRPr="00305966">
              <w:rPr>
                <w:rFonts w:cs="Arial"/>
                <w:bCs/>
                <w:sz w:val="20"/>
                <w:szCs w:val="18"/>
              </w:rPr>
              <w:t>LIABILITIES</w:t>
            </w:r>
          </w:p>
        </w:tc>
        <w:tc>
          <w:tcPr>
            <w:tcW w:w="1686" w:type="dxa"/>
            <w:tcBorders>
              <w:top w:val="single" w:sz="4" w:space="0" w:color="auto"/>
              <w:left w:val="nil"/>
              <w:bottom w:val="single" w:sz="4" w:space="0" w:color="auto"/>
              <w:right w:val="single" w:sz="4" w:space="0" w:color="auto"/>
            </w:tcBorders>
            <w:shd w:val="clear" w:color="auto" w:fill="auto"/>
            <w:vAlign w:val="bottom"/>
          </w:tcPr>
          <w:p w14:paraId="0830EB20" w14:textId="77777777" w:rsidR="001B0A2B" w:rsidRPr="001D6943" w:rsidRDefault="001B0A2B" w:rsidP="00A45ECC">
            <w:pPr>
              <w:jc w:val="right"/>
              <w:rPr>
                <w:rFonts w:cs="Arial"/>
                <w:bCs/>
                <w:szCs w:val="18"/>
              </w:rPr>
            </w:pPr>
            <w:r w:rsidRPr="001D6943">
              <w:rPr>
                <w:rFonts w:cs="Arial"/>
                <w:bCs/>
                <w:szCs w:val="18"/>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7B8D123" w14:textId="77777777" w:rsidR="001B0A2B" w:rsidRPr="001D6943" w:rsidRDefault="001B0A2B" w:rsidP="00A45ECC">
            <w:pPr>
              <w:jc w:val="right"/>
              <w:rPr>
                <w:rFonts w:cs="Arial"/>
                <w:bCs/>
                <w:szCs w:val="18"/>
              </w:rPr>
            </w:pPr>
            <w:r w:rsidRPr="001D6943">
              <w:rPr>
                <w:rFonts w:cs="Arial"/>
                <w:bCs/>
                <w:szCs w:val="18"/>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683C137D" w14:textId="77777777" w:rsidR="001B0A2B" w:rsidRPr="001D6943" w:rsidRDefault="001B0A2B" w:rsidP="00A45ECC">
            <w:pPr>
              <w:jc w:val="right"/>
              <w:rPr>
                <w:rFonts w:cs="Arial"/>
                <w:szCs w:val="18"/>
              </w:rPr>
            </w:pPr>
            <w:r w:rsidRPr="001D6943">
              <w:rPr>
                <w:rFonts w:cs="Arial"/>
                <w:bCs/>
                <w:szCs w:val="18"/>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63C49234" w14:textId="77777777" w:rsidR="001B0A2B" w:rsidRPr="001D6943" w:rsidRDefault="001B0A2B" w:rsidP="00A45ECC">
            <w:pPr>
              <w:jc w:val="right"/>
              <w:rPr>
                <w:rFonts w:cs="Arial"/>
                <w:szCs w:val="18"/>
              </w:rPr>
            </w:pPr>
            <w:r w:rsidRPr="001D6943">
              <w:rPr>
                <w:rFonts w:cs="Arial"/>
                <w:szCs w:val="18"/>
              </w:rPr>
              <w:t xml:space="preserve">130 </w:t>
            </w:r>
          </w:p>
        </w:tc>
      </w:tr>
      <w:tr w:rsidR="001B0A2B" w:rsidRPr="00305966" w14:paraId="7457091F"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52C8D16" w14:textId="77777777" w:rsidR="001B0A2B" w:rsidRPr="00305966" w:rsidRDefault="001B0A2B" w:rsidP="00A45ECC">
            <w:pPr>
              <w:rPr>
                <w:rFonts w:cs="Arial"/>
                <w:bCs/>
                <w:iCs/>
                <w:sz w:val="20"/>
                <w:szCs w:val="18"/>
              </w:rPr>
            </w:pPr>
            <w:r w:rsidRPr="00305966">
              <w:rPr>
                <w:rFonts w:cs="Arial"/>
                <w:bCs/>
                <w:sz w:val="20"/>
                <w:szCs w:val="18"/>
              </w:rPr>
              <w:t>NET ASSETS</w:t>
            </w:r>
          </w:p>
        </w:tc>
        <w:tc>
          <w:tcPr>
            <w:tcW w:w="1686" w:type="dxa"/>
            <w:tcBorders>
              <w:top w:val="single" w:sz="4" w:space="0" w:color="auto"/>
              <w:left w:val="nil"/>
              <w:right w:val="single" w:sz="4" w:space="0" w:color="auto"/>
            </w:tcBorders>
            <w:shd w:val="clear" w:color="auto" w:fill="auto"/>
            <w:vAlign w:val="bottom"/>
          </w:tcPr>
          <w:p w14:paraId="792D7442" w14:textId="77777777" w:rsidR="001B0A2B" w:rsidRPr="001D6943" w:rsidRDefault="001B0A2B" w:rsidP="00A45ECC">
            <w:pP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5FD1FE10" w14:textId="77777777" w:rsidR="001B0A2B" w:rsidRPr="001D6943" w:rsidRDefault="001B0A2B" w:rsidP="00A45ECC">
            <w:pPr>
              <w:jc w:val="right"/>
              <w:rPr>
                <w:rFonts w:cs="Arial"/>
                <w:bCs/>
                <w:szCs w:val="18"/>
              </w:rPr>
            </w:pPr>
          </w:p>
        </w:tc>
        <w:tc>
          <w:tcPr>
            <w:tcW w:w="1686" w:type="dxa"/>
            <w:tcBorders>
              <w:top w:val="single" w:sz="4" w:space="0" w:color="auto"/>
              <w:left w:val="single" w:sz="4" w:space="0" w:color="auto"/>
              <w:right w:val="single" w:sz="4" w:space="0" w:color="auto"/>
            </w:tcBorders>
            <w:shd w:val="clear" w:color="auto" w:fill="auto"/>
            <w:vAlign w:val="bottom"/>
          </w:tcPr>
          <w:p w14:paraId="160C8FD8" w14:textId="77777777" w:rsidR="001B0A2B" w:rsidRPr="001D6943" w:rsidRDefault="001B0A2B" w:rsidP="00A45ECC">
            <w:pPr>
              <w:jc w:val="right"/>
              <w:rPr>
                <w:rFonts w:cs="Arial"/>
                <w:bCs/>
                <w:szCs w:val="18"/>
              </w:rPr>
            </w:pPr>
          </w:p>
        </w:tc>
        <w:tc>
          <w:tcPr>
            <w:tcW w:w="1687" w:type="dxa"/>
            <w:tcBorders>
              <w:top w:val="single" w:sz="4" w:space="0" w:color="auto"/>
              <w:left w:val="single" w:sz="4" w:space="0" w:color="auto"/>
              <w:right w:val="single" w:sz="2" w:space="0" w:color="auto"/>
            </w:tcBorders>
            <w:shd w:val="clear" w:color="auto" w:fill="auto"/>
            <w:vAlign w:val="bottom"/>
          </w:tcPr>
          <w:p w14:paraId="7AF717C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4D1FE93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A05EB83" w14:textId="77777777" w:rsidR="001B0A2B" w:rsidRPr="00305966" w:rsidRDefault="001B0A2B" w:rsidP="00A45ECC">
            <w:pPr>
              <w:ind w:firstLineChars="100" w:firstLine="200"/>
              <w:rPr>
                <w:rFonts w:cs="Arial"/>
                <w:bCs/>
                <w:iCs/>
                <w:sz w:val="20"/>
                <w:szCs w:val="18"/>
              </w:rPr>
            </w:pPr>
            <w:r w:rsidRPr="00305966">
              <w:rPr>
                <w:rFonts w:cs="Arial"/>
                <w:bCs/>
                <w:sz w:val="20"/>
                <w:szCs w:val="18"/>
              </w:rPr>
              <w:t>Unrestricted</w:t>
            </w:r>
          </w:p>
        </w:tc>
        <w:tc>
          <w:tcPr>
            <w:tcW w:w="1686" w:type="dxa"/>
            <w:tcBorders>
              <w:top w:val="nil"/>
              <w:left w:val="nil"/>
              <w:right w:val="single" w:sz="4" w:space="0" w:color="auto"/>
            </w:tcBorders>
            <w:shd w:val="clear" w:color="auto" w:fill="auto"/>
            <w:vAlign w:val="bottom"/>
          </w:tcPr>
          <w:p w14:paraId="6028E72A" w14:textId="77777777" w:rsidR="001B0A2B" w:rsidRPr="001D6943" w:rsidRDefault="001B0A2B" w:rsidP="00A45ECC">
            <w:pPr>
              <w:jc w:val="right"/>
              <w:rPr>
                <w:rFonts w:cs="Arial"/>
                <w:szCs w:val="18"/>
              </w:rPr>
            </w:pPr>
            <w:r w:rsidRPr="001D6943">
              <w:rPr>
                <w:rFonts w:cs="Arial"/>
                <w:szCs w:val="18"/>
              </w:rPr>
              <w:t>3,396</w:t>
            </w:r>
          </w:p>
        </w:tc>
        <w:tc>
          <w:tcPr>
            <w:tcW w:w="1687" w:type="dxa"/>
            <w:tcBorders>
              <w:top w:val="nil"/>
              <w:left w:val="single" w:sz="4" w:space="0" w:color="auto"/>
              <w:right w:val="single" w:sz="4" w:space="0" w:color="auto"/>
            </w:tcBorders>
            <w:shd w:val="clear" w:color="auto" w:fill="auto"/>
            <w:vAlign w:val="bottom"/>
          </w:tcPr>
          <w:p w14:paraId="1C3929A6" w14:textId="77777777" w:rsidR="001B0A2B" w:rsidRPr="001D6943" w:rsidRDefault="001B0A2B" w:rsidP="00A45ECC">
            <w:pPr>
              <w:jc w:val="right"/>
              <w:rPr>
                <w:rFonts w:cs="Arial"/>
                <w:szCs w:val="18"/>
              </w:rPr>
            </w:pPr>
            <w:r w:rsidRPr="001D6943">
              <w:rPr>
                <w:rFonts w:cs="Arial"/>
                <w:szCs w:val="18"/>
              </w:rPr>
              <w:t>3,698</w:t>
            </w:r>
          </w:p>
        </w:tc>
        <w:tc>
          <w:tcPr>
            <w:tcW w:w="1686" w:type="dxa"/>
            <w:tcBorders>
              <w:top w:val="nil"/>
              <w:left w:val="single" w:sz="4" w:space="0" w:color="auto"/>
              <w:right w:val="single" w:sz="4" w:space="0" w:color="auto"/>
            </w:tcBorders>
            <w:shd w:val="clear" w:color="auto" w:fill="auto"/>
            <w:vAlign w:val="bottom"/>
          </w:tcPr>
          <w:p w14:paraId="57FF94A7" w14:textId="77777777" w:rsidR="001B0A2B" w:rsidRPr="001D6943" w:rsidRDefault="001B0A2B" w:rsidP="00A45ECC">
            <w:pPr>
              <w:jc w:val="right"/>
              <w:rPr>
                <w:rFonts w:cs="Arial"/>
                <w:szCs w:val="18"/>
              </w:rPr>
            </w:pPr>
            <w:r w:rsidRPr="001D6943">
              <w:rPr>
                <w:rFonts w:cs="Arial"/>
                <w:szCs w:val="18"/>
              </w:rPr>
              <w:t>3,748</w:t>
            </w:r>
          </w:p>
        </w:tc>
        <w:tc>
          <w:tcPr>
            <w:tcW w:w="1687" w:type="dxa"/>
            <w:tcBorders>
              <w:top w:val="nil"/>
              <w:left w:val="single" w:sz="4" w:space="0" w:color="auto"/>
              <w:right w:val="single" w:sz="2" w:space="0" w:color="auto"/>
            </w:tcBorders>
            <w:shd w:val="clear" w:color="auto" w:fill="auto"/>
            <w:vAlign w:val="bottom"/>
          </w:tcPr>
          <w:p w14:paraId="02F6B239" w14:textId="77777777" w:rsidR="001B0A2B" w:rsidRPr="001D6943" w:rsidRDefault="001B0A2B" w:rsidP="00A45ECC">
            <w:pPr>
              <w:jc w:val="right"/>
              <w:rPr>
                <w:rFonts w:cs="Arial"/>
                <w:szCs w:val="18"/>
              </w:rPr>
            </w:pPr>
            <w:r w:rsidRPr="001D6943">
              <w:rPr>
                <w:rFonts w:cs="Arial"/>
                <w:szCs w:val="18"/>
              </w:rPr>
              <w:t xml:space="preserve">50 </w:t>
            </w:r>
          </w:p>
        </w:tc>
      </w:tr>
      <w:tr w:rsidR="001B0A2B" w:rsidRPr="00305966" w14:paraId="6306AD4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C4362F0" w14:textId="77777777" w:rsidR="001B0A2B" w:rsidRPr="00305966" w:rsidRDefault="001B0A2B" w:rsidP="00A45ECC">
            <w:pPr>
              <w:ind w:firstLineChars="100" w:firstLine="200"/>
              <w:rPr>
                <w:rFonts w:cs="Arial"/>
                <w:bCs/>
                <w:iCs/>
                <w:sz w:val="20"/>
                <w:szCs w:val="18"/>
              </w:rPr>
            </w:pPr>
            <w:r w:rsidRPr="00305966">
              <w:rPr>
                <w:rFonts w:cs="Arial"/>
                <w:bCs/>
                <w:sz w:val="20"/>
                <w:szCs w:val="18"/>
              </w:rPr>
              <w:t>Temporarily restricted</w:t>
            </w:r>
          </w:p>
        </w:tc>
        <w:tc>
          <w:tcPr>
            <w:tcW w:w="1686" w:type="dxa"/>
            <w:tcBorders>
              <w:top w:val="nil"/>
              <w:left w:val="nil"/>
              <w:right w:val="single" w:sz="4" w:space="0" w:color="auto"/>
            </w:tcBorders>
            <w:shd w:val="clear" w:color="auto" w:fill="auto"/>
            <w:vAlign w:val="bottom"/>
          </w:tcPr>
          <w:p w14:paraId="20376E40" w14:textId="77777777" w:rsidR="001B0A2B" w:rsidRPr="001D6943" w:rsidRDefault="001B0A2B" w:rsidP="00A45ECC">
            <w:pPr>
              <w:jc w:val="right"/>
              <w:rPr>
                <w:rFonts w:cs="Arial"/>
                <w:szCs w:val="18"/>
              </w:rPr>
            </w:pPr>
            <w:r w:rsidRPr="001D6943">
              <w:rPr>
                <w:rFonts w:cs="Arial"/>
                <w:szCs w:val="18"/>
              </w:rPr>
              <w:t>165</w:t>
            </w:r>
          </w:p>
        </w:tc>
        <w:tc>
          <w:tcPr>
            <w:tcW w:w="1687" w:type="dxa"/>
            <w:tcBorders>
              <w:top w:val="nil"/>
              <w:left w:val="single" w:sz="4" w:space="0" w:color="auto"/>
              <w:right w:val="single" w:sz="4" w:space="0" w:color="auto"/>
            </w:tcBorders>
            <w:shd w:val="clear" w:color="auto" w:fill="auto"/>
            <w:vAlign w:val="bottom"/>
          </w:tcPr>
          <w:p w14:paraId="098D57A8" w14:textId="77777777" w:rsidR="001B0A2B" w:rsidRPr="001D6943" w:rsidRDefault="001B0A2B" w:rsidP="00A45ECC">
            <w:pPr>
              <w:jc w:val="right"/>
              <w:rPr>
                <w:rFonts w:cs="Arial"/>
                <w:szCs w:val="18"/>
              </w:rPr>
            </w:pPr>
            <w:r w:rsidRPr="001D6943">
              <w:rPr>
                <w:rFonts w:cs="Arial"/>
                <w:szCs w:val="18"/>
              </w:rPr>
              <w:t>1,265</w:t>
            </w:r>
          </w:p>
        </w:tc>
        <w:tc>
          <w:tcPr>
            <w:tcW w:w="1686" w:type="dxa"/>
            <w:tcBorders>
              <w:top w:val="nil"/>
              <w:left w:val="single" w:sz="4" w:space="0" w:color="auto"/>
              <w:right w:val="single" w:sz="4" w:space="0" w:color="auto"/>
            </w:tcBorders>
            <w:shd w:val="clear" w:color="auto" w:fill="auto"/>
            <w:vAlign w:val="bottom"/>
          </w:tcPr>
          <w:p w14:paraId="0E6889AC" w14:textId="77777777" w:rsidR="001B0A2B" w:rsidRPr="001D6943" w:rsidRDefault="001B0A2B" w:rsidP="00A45ECC">
            <w:pPr>
              <w:jc w:val="right"/>
              <w:rPr>
                <w:rFonts w:cs="Arial"/>
                <w:szCs w:val="18"/>
              </w:rPr>
            </w:pPr>
            <w:r w:rsidRPr="001D6943">
              <w:rPr>
                <w:rFonts w:cs="Arial"/>
                <w:szCs w:val="18"/>
              </w:rPr>
              <w:t>2,624</w:t>
            </w:r>
          </w:p>
        </w:tc>
        <w:tc>
          <w:tcPr>
            <w:tcW w:w="1687" w:type="dxa"/>
            <w:tcBorders>
              <w:top w:val="nil"/>
              <w:left w:val="single" w:sz="4" w:space="0" w:color="auto"/>
              <w:right w:val="single" w:sz="2" w:space="0" w:color="auto"/>
            </w:tcBorders>
            <w:shd w:val="clear" w:color="auto" w:fill="auto"/>
            <w:vAlign w:val="bottom"/>
          </w:tcPr>
          <w:p w14:paraId="5B764374" w14:textId="77777777" w:rsidR="001B0A2B" w:rsidRPr="001D6943" w:rsidRDefault="001B0A2B" w:rsidP="00A45ECC">
            <w:pPr>
              <w:jc w:val="right"/>
              <w:rPr>
                <w:rFonts w:cs="Arial"/>
                <w:szCs w:val="18"/>
              </w:rPr>
            </w:pPr>
            <w:r w:rsidRPr="001D6943">
              <w:rPr>
                <w:rFonts w:cs="Arial"/>
                <w:szCs w:val="18"/>
              </w:rPr>
              <w:t xml:space="preserve">1,359 </w:t>
            </w:r>
          </w:p>
        </w:tc>
      </w:tr>
      <w:tr w:rsidR="001B0A2B" w:rsidRPr="00305966" w14:paraId="50BDC8F9"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2326B77" w14:textId="77777777" w:rsidR="001B0A2B" w:rsidRPr="00305966" w:rsidRDefault="001B0A2B" w:rsidP="00A45ECC">
            <w:pPr>
              <w:ind w:firstLineChars="100" w:firstLine="200"/>
              <w:rPr>
                <w:rFonts w:cs="Arial"/>
                <w:bCs/>
                <w:iCs/>
                <w:sz w:val="20"/>
                <w:szCs w:val="18"/>
              </w:rPr>
            </w:pPr>
            <w:r w:rsidRPr="00305966">
              <w:rPr>
                <w:rFonts w:cs="Arial"/>
                <w:bCs/>
                <w:sz w:val="20"/>
                <w:szCs w:val="18"/>
              </w:rPr>
              <w:t>Permanently restricted</w:t>
            </w:r>
          </w:p>
        </w:tc>
        <w:tc>
          <w:tcPr>
            <w:tcW w:w="1686" w:type="dxa"/>
            <w:tcBorders>
              <w:top w:val="nil"/>
              <w:left w:val="nil"/>
              <w:bottom w:val="single" w:sz="4" w:space="0" w:color="auto"/>
              <w:right w:val="single" w:sz="4" w:space="0" w:color="auto"/>
            </w:tcBorders>
            <w:shd w:val="clear" w:color="auto" w:fill="auto"/>
            <w:vAlign w:val="bottom"/>
          </w:tcPr>
          <w:p w14:paraId="33517292" w14:textId="77777777" w:rsidR="001B0A2B" w:rsidRPr="001D6943" w:rsidRDefault="001B0A2B" w:rsidP="00A45ECC">
            <w:pPr>
              <w:rPr>
                <w:rFonts w:cs="Arial"/>
                <w:szCs w:val="18"/>
              </w:rPr>
            </w:pPr>
            <w:r w:rsidRPr="001D6943">
              <w:rPr>
                <w:rFonts w:cs="Arial"/>
                <w:szCs w:val="18"/>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56A529AC" w14:textId="77777777" w:rsidR="001B0A2B" w:rsidRPr="001D6943" w:rsidRDefault="001B0A2B" w:rsidP="00A45ECC">
            <w:pPr>
              <w:rPr>
                <w:rFonts w:cs="Arial"/>
                <w:szCs w:val="18"/>
              </w:rPr>
            </w:pPr>
            <w:r w:rsidRPr="001D6943">
              <w:rPr>
                <w:rFonts w:cs="Arial"/>
                <w:szCs w:val="18"/>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193C9523" w14:textId="77777777" w:rsidR="001B0A2B" w:rsidRPr="001D6943" w:rsidRDefault="001B0A2B" w:rsidP="00A45ECC">
            <w:pPr>
              <w:jc w:val="right"/>
              <w:rPr>
                <w:rFonts w:cs="Arial"/>
                <w:szCs w:val="18"/>
              </w:rPr>
            </w:pPr>
            <w:r w:rsidRPr="001D6943">
              <w:rPr>
                <w:rFonts w:cs="Arial"/>
                <w:szCs w:val="18"/>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44321789" w14:textId="77777777" w:rsidR="001B0A2B" w:rsidRPr="001D6943" w:rsidRDefault="001B0A2B" w:rsidP="00A45ECC">
            <w:pPr>
              <w:jc w:val="right"/>
              <w:rPr>
                <w:rFonts w:cs="Arial"/>
                <w:szCs w:val="18"/>
              </w:rPr>
            </w:pPr>
            <w:r w:rsidRPr="001D6943">
              <w:rPr>
                <w:rFonts w:cs="Arial"/>
                <w:szCs w:val="18"/>
              </w:rPr>
              <w:t xml:space="preserve">128 </w:t>
            </w:r>
          </w:p>
        </w:tc>
      </w:tr>
      <w:tr w:rsidR="001B0A2B" w:rsidRPr="00305966" w14:paraId="59050CF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BD3C902" w14:textId="77777777" w:rsidR="001B0A2B" w:rsidRPr="00305966" w:rsidRDefault="001B0A2B" w:rsidP="00A45ECC">
            <w:pPr>
              <w:jc w:val="right"/>
              <w:rPr>
                <w:rFonts w:cs="Arial"/>
                <w:bCs/>
                <w:iCs/>
                <w:sz w:val="20"/>
                <w:szCs w:val="18"/>
              </w:rPr>
            </w:pPr>
            <w:r w:rsidRPr="00305966">
              <w:rPr>
                <w:rFonts w:cs="Arial"/>
                <w:bCs/>
                <w:sz w:val="20"/>
                <w:szCs w:val="18"/>
              </w:rPr>
              <w:t>NET ASSETS</w:t>
            </w:r>
          </w:p>
        </w:tc>
        <w:tc>
          <w:tcPr>
            <w:tcW w:w="1686" w:type="dxa"/>
            <w:tcBorders>
              <w:top w:val="single" w:sz="4" w:space="0" w:color="auto"/>
              <w:left w:val="nil"/>
              <w:bottom w:val="single" w:sz="4" w:space="0" w:color="auto"/>
              <w:right w:val="single" w:sz="4" w:space="0" w:color="auto"/>
            </w:tcBorders>
            <w:shd w:val="clear" w:color="auto" w:fill="auto"/>
            <w:vAlign w:val="bottom"/>
          </w:tcPr>
          <w:p w14:paraId="26D30F52" w14:textId="77777777" w:rsidR="001B0A2B" w:rsidRPr="001D6943" w:rsidRDefault="001B0A2B" w:rsidP="00A45ECC">
            <w:pPr>
              <w:jc w:val="right"/>
              <w:rPr>
                <w:rFonts w:cs="Arial"/>
                <w:bCs/>
                <w:szCs w:val="18"/>
              </w:rPr>
            </w:pPr>
            <w:r w:rsidRPr="001D6943">
              <w:rPr>
                <w:rFonts w:cs="Arial"/>
                <w:bCs/>
                <w:szCs w:val="18"/>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09FF7C1B" w14:textId="77777777" w:rsidR="001B0A2B" w:rsidRPr="001D6943" w:rsidRDefault="001B0A2B" w:rsidP="00A45ECC">
            <w:pPr>
              <w:jc w:val="right"/>
              <w:rPr>
                <w:rFonts w:cs="Arial"/>
                <w:bCs/>
                <w:szCs w:val="18"/>
              </w:rPr>
            </w:pPr>
            <w:r w:rsidRPr="001D6943">
              <w:rPr>
                <w:rFonts w:cs="Arial"/>
                <w:bCs/>
                <w:szCs w:val="18"/>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2948DDF1" w14:textId="77777777" w:rsidR="001B0A2B" w:rsidRPr="001D6943" w:rsidRDefault="001B0A2B" w:rsidP="00A45ECC">
            <w:pPr>
              <w:jc w:val="right"/>
              <w:rPr>
                <w:rFonts w:cs="Arial"/>
                <w:bCs/>
                <w:szCs w:val="18"/>
              </w:rPr>
            </w:pPr>
            <w:r w:rsidRPr="001D6943">
              <w:rPr>
                <w:rFonts w:cs="Arial"/>
                <w:bCs/>
                <w:szCs w:val="18"/>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6B7740FD" w14:textId="77777777" w:rsidR="001B0A2B" w:rsidRPr="001D6943" w:rsidRDefault="001B0A2B" w:rsidP="00A45ECC">
            <w:pPr>
              <w:jc w:val="right"/>
              <w:rPr>
                <w:rFonts w:cs="Arial"/>
                <w:szCs w:val="18"/>
              </w:rPr>
            </w:pPr>
            <w:r w:rsidRPr="001D6943">
              <w:rPr>
                <w:rFonts w:cs="Arial"/>
                <w:szCs w:val="18"/>
              </w:rPr>
              <w:t xml:space="preserve">1,536 </w:t>
            </w:r>
          </w:p>
        </w:tc>
      </w:tr>
      <w:tr w:rsidR="001B0A2B" w:rsidRPr="00305966" w14:paraId="0527A8B4" w14:textId="77777777" w:rsidTr="00A64230">
        <w:trPr>
          <w:cantSplit/>
          <w:jc w:val="center"/>
        </w:trPr>
        <w:tc>
          <w:tcPr>
            <w:tcW w:w="2830" w:type="dxa"/>
            <w:tcBorders>
              <w:top w:val="nil"/>
              <w:left w:val="single" w:sz="2" w:space="0" w:color="auto"/>
              <w:bottom w:val="single" w:sz="2" w:space="0" w:color="auto"/>
              <w:right w:val="nil"/>
            </w:tcBorders>
            <w:shd w:val="clear" w:color="auto" w:fill="auto"/>
            <w:noWrap/>
            <w:vAlign w:val="bottom"/>
          </w:tcPr>
          <w:p w14:paraId="31CF3EAA" w14:textId="77777777" w:rsidR="001B0A2B" w:rsidRPr="00305966" w:rsidRDefault="001B0A2B" w:rsidP="00A45ECC">
            <w:pPr>
              <w:jc w:val="right"/>
              <w:rPr>
                <w:rFonts w:cs="Arial"/>
                <w:bCs/>
                <w:iCs/>
                <w:sz w:val="20"/>
                <w:szCs w:val="18"/>
              </w:rPr>
            </w:pPr>
            <w:r w:rsidRPr="00305966">
              <w:rPr>
                <w:rFonts w:cs="Arial"/>
                <w:bCs/>
                <w:sz w:val="20"/>
                <w:szCs w:val="18"/>
              </w:rPr>
              <w:t>LIABILITIES &amp; NET ASSETS</w:t>
            </w:r>
          </w:p>
        </w:tc>
        <w:tc>
          <w:tcPr>
            <w:tcW w:w="1686" w:type="dxa"/>
            <w:tcBorders>
              <w:top w:val="single" w:sz="4" w:space="0" w:color="auto"/>
              <w:left w:val="nil"/>
              <w:bottom w:val="single" w:sz="2" w:space="0" w:color="auto"/>
              <w:right w:val="single" w:sz="4" w:space="0" w:color="auto"/>
            </w:tcBorders>
            <w:shd w:val="clear" w:color="auto" w:fill="auto"/>
            <w:vAlign w:val="bottom"/>
          </w:tcPr>
          <w:p w14:paraId="76A3DEEA"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07ABAB13"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5FCEB950"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18A821DC" w14:textId="77777777" w:rsidR="001B0A2B" w:rsidRPr="001D6943" w:rsidRDefault="001B0A2B" w:rsidP="00A45ECC">
            <w:pPr>
              <w:jc w:val="right"/>
              <w:rPr>
                <w:rFonts w:cs="Arial"/>
                <w:szCs w:val="18"/>
              </w:rPr>
            </w:pPr>
            <w:r w:rsidRPr="001D6943">
              <w:rPr>
                <w:rFonts w:cs="Arial"/>
                <w:szCs w:val="18"/>
              </w:rPr>
              <w:t xml:space="preserve">1,666 </w:t>
            </w:r>
          </w:p>
        </w:tc>
      </w:tr>
    </w:tbl>
    <w:p w14:paraId="5D7FA235" w14:textId="77777777" w:rsidR="001B0A2B" w:rsidRDefault="001B0A2B" w:rsidP="001B0A2B"/>
    <w:p w14:paraId="047EBA87" w14:textId="77777777" w:rsidR="001B0A2B" w:rsidRDefault="001B0A2B" w:rsidP="001B0A2B">
      <w:r>
        <w:t xml:space="preserve">At less than one page, it is perfectly adequate for use at the full board level and generates a comprehensive view including the balance sheet. Because agencies that are required to file the IRS Form 990 will have a methodology already in place for dealing with this, the budget format already exists. In short, it is convenient and readily available for most. </w:t>
      </w:r>
    </w:p>
    <w:p w14:paraId="0CC67668" w14:textId="77777777" w:rsidR="001B0A2B" w:rsidRDefault="001B0A2B" w:rsidP="001B0A2B"/>
    <w:p w14:paraId="34B93173" w14:textId="77777777" w:rsidR="001B0A2B" w:rsidRDefault="001B0A2B" w:rsidP="001B0A2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12"/>
      </w:r>
      <w:r>
        <w:t xml:space="preserve"> Neglect the financials at your peril. </w:t>
      </w:r>
    </w:p>
    <w:p w14:paraId="3FAACF0F" w14:textId="77777777" w:rsidR="001B0A2B" w:rsidRDefault="001B0A2B" w:rsidP="001B0A2B">
      <w:pPr>
        <w:widowControl/>
      </w:pPr>
    </w:p>
    <w:p w14:paraId="101A6BD6" w14:textId="77777777" w:rsidR="001D6943" w:rsidRDefault="001D6943">
      <w:pPr>
        <w:widowControl/>
        <w:rPr>
          <w:b/>
          <w:caps/>
        </w:rPr>
      </w:pPr>
      <w:bookmarkStart w:id="76" w:name="_Toc268018043"/>
      <w:bookmarkStart w:id="77" w:name="_Toc268031004"/>
      <w:bookmarkStart w:id="78" w:name="_Toc268190508"/>
      <w:bookmarkStart w:id="79" w:name="_Toc438546054"/>
      <w:bookmarkStart w:id="80" w:name="_Toc444863507"/>
      <w:bookmarkStart w:id="81" w:name="_Toc445039794"/>
      <w:bookmarkStart w:id="82" w:name="_Toc264127204"/>
      <w:bookmarkStart w:id="83" w:name="_Toc264188306"/>
      <w:r>
        <w:br w:type="page"/>
      </w:r>
    </w:p>
    <w:p w14:paraId="16D65AD4" w14:textId="78131BB2" w:rsidR="001B0A2B" w:rsidRPr="00F637EE" w:rsidRDefault="001B0A2B" w:rsidP="001B0A2B">
      <w:pPr>
        <w:pStyle w:val="Heading1"/>
      </w:pPr>
      <w:bookmarkStart w:id="84" w:name="_Toc445043998"/>
      <w:r w:rsidRPr="00F637EE">
        <w:lastRenderedPageBreak/>
        <w:t>Business Plan</w:t>
      </w:r>
      <w:bookmarkEnd w:id="76"/>
      <w:bookmarkEnd w:id="77"/>
      <w:bookmarkEnd w:id="78"/>
      <w:bookmarkEnd w:id="79"/>
      <w:bookmarkEnd w:id="80"/>
      <w:bookmarkEnd w:id="81"/>
      <w:bookmarkEnd w:id="84"/>
    </w:p>
    <w:p w14:paraId="38672B77" w14:textId="77777777" w:rsidR="001B0A2B" w:rsidRDefault="001B0A2B" w:rsidP="001B0A2B">
      <w:pPr>
        <w:widowControl/>
      </w:pPr>
    </w:p>
    <w:p w14:paraId="68FB53C3" w14:textId="7AC62425" w:rsidR="001B0A2B" w:rsidRPr="00F637EE" w:rsidRDefault="00A45ECC" w:rsidP="001B0A2B">
      <w:pPr>
        <w:widowControl/>
      </w:pPr>
      <w:r>
        <w:t xml:space="preserve">If an operating plan isn’t the best way for you to integrate your strategic plan </w:t>
      </w:r>
      <w:r w:rsidR="006D7F7B">
        <w:t xml:space="preserve">into </w:t>
      </w:r>
      <w:r>
        <w:t>day-to-day work, b</w:t>
      </w:r>
      <w:r w:rsidR="001B0A2B">
        <w:t xml:space="preserve">usiness plans are </w:t>
      </w:r>
      <w:r>
        <w:t>another way</w:t>
      </w:r>
      <w:r w:rsidR="001B0A2B">
        <w:t>. Although about half of all nonprofits launching ventures skip this step and move right to implementation, some find time to do a business plan</w:t>
      </w:r>
      <w:r w:rsidR="001B0A2B" w:rsidRPr="00F637EE">
        <w:t>.</w:t>
      </w:r>
      <w:r w:rsidR="001B0A2B" w:rsidRPr="00F637EE">
        <w:rPr>
          <w:rStyle w:val="EndnoteReference"/>
        </w:rPr>
        <w:endnoteReference w:id="13"/>
      </w:r>
      <w:r w:rsidR="001B0A2B">
        <w:t xml:space="preserve"> In the for-profit sector, the number is lower; </w:t>
      </w:r>
      <w:r w:rsidR="001B0A2B" w:rsidRPr="00F637EE">
        <w:t>Amar Bhide learned that only three in 10 founders of entrepreneurial companies wrote up full-blown business plans</w:t>
      </w:r>
      <w:r w:rsidR="001B0A2B">
        <w:t>—</w:t>
      </w:r>
      <w:r w:rsidR="001B0A2B" w:rsidRPr="00F637EE">
        <w:t>two</w:t>
      </w:r>
      <w:r w:rsidR="001B0A2B">
        <w:t xml:space="preserve"> out of five had no plan at all.</w:t>
      </w:r>
      <w:r w:rsidR="001B0A2B" w:rsidRPr="00F637EE">
        <w:rPr>
          <w:rStyle w:val="EndnoteReference"/>
        </w:rPr>
        <w:endnoteReference w:id="14"/>
      </w:r>
      <w:r w:rsidR="001B0A2B" w:rsidRPr="00F637EE">
        <w:t xml:space="preserve"> </w:t>
      </w:r>
    </w:p>
    <w:p w14:paraId="0CC95063" w14:textId="2FEF2DEE" w:rsidR="001B0A2B" w:rsidRDefault="001B0A2B" w:rsidP="001B0A2B">
      <w:pPr>
        <w:widowControl/>
      </w:pPr>
    </w:p>
    <w:p w14:paraId="4862A72E" w14:textId="77777777" w:rsidR="006D7F7B" w:rsidRDefault="006D7F7B" w:rsidP="001B0A2B">
      <w:pPr>
        <w:widowControl/>
      </w:pPr>
      <w:r>
        <w:t xml:space="preserve">The nice thing about a business plan is that you can go for a much deeper dive on 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15"/>
      </w:r>
      <w:r w:rsidR="001B0A2B" w:rsidRPr="00F637EE">
        <w:t xml:space="preserve"> </w:t>
      </w:r>
    </w:p>
    <w:p w14:paraId="622285E2" w14:textId="77777777" w:rsidR="006D7F7B" w:rsidRDefault="006D7F7B" w:rsidP="001B0A2B">
      <w:pPr>
        <w:widowControl/>
      </w:pPr>
    </w:p>
    <w:p w14:paraId="221D92B3" w14:textId="4233C298" w:rsidR="001B0A2B" w:rsidRDefault="001B0A2B" w:rsidP="001B0A2B">
      <w:pPr>
        <w:widowControl/>
      </w:pPr>
      <w:r w:rsidRPr="00F637EE">
        <w:t>Others see the business plan as a communication device used primarily to represent a specific strategy to stakeholders in general and funders in particular.</w:t>
      </w:r>
      <w:r w:rsidRPr="00F637EE">
        <w:rPr>
          <w:rStyle w:val="EndnoteReference"/>
        </w:rPr>
        <w:endnoteReference w:id="16"/>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56BD107E" w14:textId="77777777" w:rsidR="001D6943" w:rsidRPr="00F637EE" w:rsidRDefault="001D6943" w:rsidP="001B0A2B">
      <w:pPr>
        <w:widowControl/>
      </w:pPr>
    </w:p>
    <w:p w14:paraId="64E8396F" w14:textId="7ECF8CD8" w:rsidR="001B0A2B" w:rsidRDefault="006D7F7B" w:rsidP="001B0A2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17"/>
      </w:r>
      <w:r w:rsidR="001B0A2B" w:rsidRPr="00F637EE">
        <w:t xml:space="preserve"> </w:t>
      </w:r>
      <w:r w:rsidR="001B0A2B">
        <w:t xml:space="preserve">According to </w:t>
      </w:r>
      <w:r w:rsidR="001B0A2B" w:rsidRPr="00F637EE">
        <w:t>Peter Brinkerhoff, the business plan should have the following contents:</w:t>
      </w:r>
    </w:p>
    <w:p w14:paraId="1184CBB0" w14:textId="26276F17" w:rsidR="00A45ECC" w:rsidRDefault="00A45ECC">
      <w:pPr>
        <w:widowControl/>
      </w:pPr>
    </w:p>
    <w:p w14:paraId="0D4F53BF" w14:textId="6861F870" w:rsidR="001B0A2B" w:rsidRPr="006503BC" w:rsidRDefault="001B0A2B" w:rsidP="001B0A2B">
      <w:pPr>
        <w:widowControl/>
        <w:numPr>
          <w:ilvl w:val="0"/>
          <w:numId w:val="8"/>
        </w:numPr>
        <w:ind w:left="1080"/>
      </w:pPr>
      <w:r w:rsidRPr="00F637EE">
        <w:t>A title page identifying the business plan as the property of your organization</w:t>
      </w:r>
    </w:p>
    <w:p w14:paraId="374C790A" w14:textId="77777777" w:rsidR="001B0A2B" w:rsidRPr="006503BC" w:rsidRDefault="001B0A2B" w:rsidP="001B0A2B">
      <w:pPr>
        <w:widowControl/>
        <w:numPr>
          <w:ilvl w:val="0"/>
          <w:numId w:val="8"/>
        </w:numPr>
        <w:ind w:left="1080"/>
      </w:pPr>
      <w:r w:rsidRPr="00F637EE">
        <w:t>A table of contents</w:t>
      </w:r>
    </w:p>
    <w:p w14:paraId="0BCC4662" w14:textId="77777777" w:rsidR="001B0A2B" w:rsidRPr="006503BC" w:rsidRDefault="001B0A2B" w:rsidP="001B0A2B">
      <w:pPr>
        <w:widowControl/>
        <w:numPr>
          <w:ilvl w:val="0"/>
          <w:numId w:val="8"/>
        </w:numPr>
        <w:ind w:left="1080"/>
      </w:pPr>
      <w:r w:rsidRPr="00F637EE">
        <w:t>A summary of the plan</w:t>
      </w:r>
    </w:p>
    <w:p w14:paraId="36B4D799" w14:textId="77777777" w:rsidR="001B0A2B" w:rsidRPr="006503BC" w:rsidRDefault="001B0A2B" w:rsidP="001B0A2B">
      <w:pPr>
        <w:widowControl/>
        <w:numPr>
          <w:ilvl w:val="0"/>
          <w:numId w:val="8"/>
        </w:numPr>
        <w:ind w:left="1080"/>
      </w:pPr>
      <w:r w:rsidRPr="00F637EE">
        <w:t>A description of your organization and its business</w:t>
      </w:r>
    </w:p>
    <w:p w14:paraId="52BFD2AF" w14:textId="77777777" w:rsidR="001B0A2B" w:rsidRPr="006503BC" w:rsidRDefault="001B0A2B" w:rsidP="001B0A2B">
      <w:pPr>
        <w:widowControl/>
        <w:numPr>
          <w:ilvl w:val="0"/>
          <w:numId w:val="8"/>
        </w:numPr>
        <w:ind w:left="1080"/>
      </w:pPr>
      <w:r w:rsidRPr="00F637EE">
        <w:t>A description of the market for your product or service</w:t>
      </w:r>
    </w:p>
    <w:p w14:paraId="24027611" w14:textId="77777777" w:rsidR="001B0A2B" w:rsidRPr="006503BC" w:rsidRDefault="001B0A2B" w:rsidP="001B0A2B">
      <w:pPr>
        <w:widowControl/>
        <w:numPr>
          <w:ilvl w:val="0"/>
          <w:numId w:val="8"/>
        </w:numPr>
        <w:ind w:left="1080"/>
      </w:pPr>
      <w:r w:rsidRPr="00F637EE">
        <w:t>A marketing plan</w:t>
      </w:r>
    </w:p>
    <w:p w14:paraId="0D7832A3" w14:textId="77777777" w:rsidR="001B0A2B" w:rsidRPr="006503BC" w:rsidRDefault="001B0A2B" w:rsidP="001B0A2B">
      <w:pPr>
        <w:widowControl/>
        <w:numPr>
          <w:ilvl w:val="0"/>
          <w:numId w:val="8"/>
        </w:numPr>
        <w:ind w:left="1080"/>
      </w:pPr>
      <w:r w:rsidRPr="00F637EE">
        <w:t>A financial plan</w:t>
      </w:r>
    </w:p>
    <w:p w14:paraId="573B3D21" w14:textId="77777777" w:rsidR="001B0A2B" w:rsidRPr="006503BC" w:rsidRDefault="001B0A2B" w:rsidP="001B0A2B">
      <w:pPr>
        <w:widowControl/>
        <w:numPr>
          <w:ilvl w:val="0"/>
          <w:numId w:val="8"/>
        </w:numPr>
        <w:ind w:left="1080"/>
      </w:pPr>
      <w:r w:rsidRPr="00F637EE">
        <w:t>Business plan goals and objectives with a time line</w:t>
      </w:r>
    </w:p>
    <w:p w14:paraId="16A4F162" w14:textId="77777777" w:rsidR="001B0A2B" w:rsidRPr="006503BC" w:rsidRDefault="001B0A2B" w:rsidP="001B0A2B">
      <w:pPr>
        <w:widowControl/>
        <w:numPr>
          <w:ilvl w:val="0"/>
          <w:numId w:val="8"/>
        </w:numPr>
        <w:ind w:left="1080"/>
      </w:pPr>
      <w:r>
        <w:t>An appendix (if needed)</w:t>
      </w:r>
      <w:r w:rsidRPr="00F637EE">
        <w:rPr>
          <w:rStyle w:val="EndnoteReference"/>
        </w:rPr>
        <w:endnoteReference w:id="18"/>
      </w:r>
    </w:p>
    <w:p w14:paraId="50CD00A3" w14:textId="77777777" w:rsidR="001B0A2B" w:rsidRDefault="001B0A2B" w:rsidP="001B0A2B">
      <w:pPr>
        <w:widowControl/>
      </w:pPr>
    </w:p>
    <w:p w14:paraId="639E445B" w14:textId="77777777" w:rsidR="001B0A2B" w:rsidRDefault="001B0A2B" w:rsidP="001B0A2B">
      <w:pPr>
        <w:widowControl/>
      </w:pPr>
      <w:r w:rsidRPr="00F637EE">
        <w:t>The Small Business Administration’s template for a business plan contains the following table of contents:</w:t>
      </w:r>
    </w:p>
    <w:p w14:paraId="49B13A6A" w14:textId="77777777" w:rsidR="001B0A2B" w:rsidRDefault="001B0A2B" w:rsidP="001B0A2B">
      <w:pPr>
        <w:widowControl/>
      </w:pPr>
    </w:p>
    <w:p w14:paraId="2F1AC8CE" w14:textId="77777777" w:rsidR="001B0A2B" w:rsidRPr="006503BC" w:rsidRDefault="001B0A2B" w:rsidP="001B0A2B">
      <w:pPr>
        <w:widowControl/>
        <w:numPr>
          <w:ilvl w:val="0"/>
          <w:numId w:val="8"/>
        </w:numPr>
        <w:ind w:left="1080"/>
      </w:pPr>
      <w:r w:rsidRPr="00F637EE">
        <w:t>The Business</w:t>
      </w:r>
    </w:p>
    <w:p w14:paraId="31964793" w14:textId="77777777" w:rsidR="001B0A2B" w:rsidRPr="006503BC" w:rsidRDefault="001B0A2B" w:rsidP="001B0A2B">
      <w:pPr>
        <w:widowControl/>
        <w:numPr>
          <w:ilvl w:val="1"/>
          <w:numId w:val="8"/>
        </w:numPr>
      </w:pPr>
      <w:r w:rsidRPr="00F637EE">
        <w:t>Description of business</w:t>
      </w:r>
    </w:p>
    <w:p w14:paraId="6D44A9D7" w14:textId="77777777" w:rsidR="001B0A2B" w:rsidRPr="006503BC" w:rsidRDefault="001B0A2B" w:rsidP="001B0A2B">
      <w:pPr>
        <w:widowControl/>
        <w:numPr>
          <w:ilvl w:val="1"/>
          <w:numId w:val="8"/>
        </w:numPr>
      </w:pPr>
      <w:r w:rsidRPr="00F637EE">
        <w:t>Marketing</w:t>
      </w:r>
    </w:p>
    <w:p w14:paraId="7E349C55" w14:textId="77777777" w:rsidR="001B0A2B" w:rsidRPr="006503BC" w:rsidRDefault="001B0A2B" w:rsidP="001B0A2B">
      <w:pPr>
        <w:widowControl/>
        <w:numPr>
          <w:ilvl w:val="1"/>
          <w:numId w:val="8"/>
        </w:numPr>
      </w:pPr>
      <w:r w:rsidRPr="00F637EE">
        <w:t>Competition</w:t>
      </w:r>
    </w:p>
    <w:p w14:paraId="435E5334" w14:textId="77777777" w:rsidR="001B0A2B" w:rsidRPr="006503BC" w:rsidRDefault="001B0A2B" w:rsidP="001B0A2B">
      <w:pPr>
        <w:widowControl/>
        <w:numPr>
          <w:ilvl w:val="1"/>
          <w:numId w:val="8"/>
        </w:numPr>
      </w:pPr>
      <w:r w:rsidRPr="00F637EE">
        <w:t>Operating procedures</w:t>
      </w:r>
    </w:p>
    <w:p w14:paraId="14AAC224" w14:textId="77777777" w:rsidR="001B0A2B" w:rsidRPr="006503BC" w:rsidRDefault="001B0A2B" w:rsidP="001B0A2B">
      <w:pPr>
        <w:widowControl/>
        <w:numPr>
          <w:ilvl w:val="1"/>
          <w:numId w:val="8"/>
        </w:numPr>
      </w:pPr>
      <w:r w:rsidRPr="00F637EE">
        <w:t>Personnel</w:t>
      </w:r>
    </w:p>
    <w:p w14:paraId="75E6A728" w14:textId="48997EF2" w:rsidR="001B0A2B" w:rsidRDefault="001B0A2B" w:rsidP="001B0A2B">
      <w:pPr>
        <w:widowControl/>
        <w:numPr>
          <w:ilvl w:val="1"/>
          <w:numId w:val="8"/>
        </w:numPr>
      </w:pPr>
      <w:r w:rsidRPr="00F637EE">
        <w:t>Business insurance</w:t>
      </w:r>
    </w:p>
    <w:p w14:paraId="43A7E1E1" w14:textId="77777777" w:rsidR="00A45ECC" w:rsidRPr="006503BC" w:rsidRDefault="00A45ECC" w:rsidP="00A45ECC">
      <w:pPr>
        <w:widowControl/>
        <w:ind w:left="1440"/>
      </w:pPr>
    </w:p>
    <w:p w14:paraId="6C2BA508" w14:textId="77777777" w:rsidR="001D6943" w:rsidRDefault="001D6943">
      <w:pPr>
        <w:widowControl/>
      </w:pPr>
      <w:r>
        <w:br w:type="page"/>
      </w:r>
    </w:p>
    <w:p w14:paraId="2CA79FB2" w14:textId="4B6E93DF" w:rsidR="001B0A2B" w:rsidRPr="006503BC" w:rsidRDefault="001B0A2B" w:rsidP="001B0A2B">
      <w:pPr>
        <w:widowControl/>
        <w:numPr>
          <w:ilvl w:val="0"/>
          <w:numId w:val="8"/>
        </w:numPr>
        <w:ind w:left="1080"/>
      </w:pPr>
      <w:r w:rsidRPr="00F637EE">
        <w:lastRenderedPageBreak/>
        <w:t xml:space="preserve">Financial Data </w:t>
      </w:r>
    </w:p>
    <w:p w14:paraId="35A63460" w14:textId="77777777" w:rsidR="001B0A2B" w:rsidRPr="006503BC" w:rsidRDefault="001B0A2B" w:rsidP="001B0A2B">
      <w:pPr>
        <w:widowControl/>
        <w:numPr>
          <w:ilvl w:val="1"/>
          <w:numId w:val="8"/>
        </w:numPr>
      </w:pPr>
      <w:r w:rsidRPr="00F637EE">
        <w:t>Loan applications</w:t>
      </w:r>
    </w:p>
    <w:p w14:paraId="44341001" w14:textId="77777777" w:rsidR="001B0A2B" w:rsidRPr="006503BC" w:rsidRDefault="001B0A2B" w:rsidP="001B0A2B">
      <w:pPr>
        <w:widowControl/>
        <w:numPr>
          <w:ilvl w:val="1"/>
          <w:numId w:val="8"/>
        </w:numPr>
      </w:pPr>
      <w:r w:rsidRPr="00F637EE">
        <w:t>Capital equipment and supply list</w:t>
      </w:r>
    </w:p>
    <w:p w14:paraId="1C56DAFF" w14:textId="77777777" w:rsidR="001B0A2B" w:rsidRPr="006503BC" w:rsidRDefault="001B0A2B" w:rsidP="001B0A2B">
      <w:pPr>
        <w:widowControl/>
        <w:numPr>
          <w:ilvl w:val="1"/>
          <w:numId w:val="8"/>
        </w:numPr>
      </w:pPr>
      <w:r w:rsidRPr="00F637EE">
        <w:t>Balance sheet</w:t>
      </w:r>
    </w:p>
    <w:p w14:paraId="4B1C19F0" w14:textId="77777777" w:rsidR="001B0A2B" w:rsidRPr="006503BC" w:rsidRDefault="001B0A2B" w:rsidP="001B0A2B">
      <w:pPr>
        <w:widowControl/>
        <w:numPr>
          <w:ilvl w:val="1"/>
          <w:numId w:val="8"/>
        </w:numPr>
      </w:pPr>
      <w:r w:rsidRPr="00F637EE">
        <w:t>Breakeven analysis</w:t>
      </w:r>
    </w:p>
    <w:p w14:paraId="101BF9F6" w14:textId="77777777" w:rsidR="001B0A2B" w:rsidRPr="006503BC" w:rsidRDefault="001B0A2B" w:rsidP="001B0A2B">
      <w:pPr>
        <w:widowControl/>
        <w:numPr>
          <w:ilvl w:val="1"/>
          <w:numId w:val="8"/>
        </w:numPr>
      </w:pPr>
      <w:r w:rsidRPr="00F637EE">
        <w:t>Pro-forma income projections (profit &amp; loss statements)</w:t>
      </w:r>
    </w:p>
    <w:p w14:paraId="1C5109D1" w14:textId="77777777" w:rsidR="001B0A2B" w:rsidRPr="006503BC" w:rsidRDefault="001B0A2B" w:rsidP="001B0A2B">
      <w:pPr>
        <w:widowControl/>
        <w:numPr>
          <w:ilvl w:val="1"/>
          <w:numId w:val="8"/>
        </w:numPr>
      </w:pPr>
      <w:r w:rsidRPr="00F637EE">
        <w:t>Three-year summary</w:t>
      </w:r>
    </w:p>
    <w:p w14:paraId="6BF25A49" w14:textId="77777777" w:rsidR="001B0A2B" w:rsidRPr="006503BC" w:rsidRDefault="001B0A2B" w:rsidP="001B0A2B">
      <w:pPr>
        <w:widowControl/>
        <w:numPr>
          <w:ilvl w:val="1"/>
          <w:numId w:val="8"/>
        </w:numPr>
      </w:pPr>
      <w:r w:rsidRPr="00F637EE">
        <w:t>Detail by month, first year</w:t>
      </w:r>
    </w:p>
    <w:p w14:paraId="4B7E87AC" w14:textId="77777777" w:rsidR="001B0A2B" w:rsidRPr="006503BC" w:rsidRDefault="001B0A2B" w:rsidP="001B0A2B">
      <w:pPr>
        <w:widowControl/>
        <w:numPr>
          <w:ilvl w:val="1"/>
          <w:numId w:val="8"/>
        </w:numPr>
      </w:pPr>
      <w:r w:rsidRPr="00F637EE">
        <w:t>Detail by quarters, second and third years</w:t>
      </w:r>
    </w:p>
    <w:p w14:paraId="5027B3B7" w14:textId="77777777" w:rsidR="001B0A2B" w:rsidRPr="006503BC" w:rsidRDefault="001B0A2B" w:rsidP="001B0A2B">
      <w:pPr>
        <w:widowControl/>
        <w:numPr>
          <w:ilvl w:val="1"/>
          <w:numId w:val="8"/>
        </w:numPr>
      </w:pPr>
      <w:r w:rsidRPr="00F637EE">
        <w:t>Assumptions upon which projections were based</w:t>
      </w:r>
    </w:p>
    <w:p w14:paraId="1E265258" w14:textId="1210C858" w:rsidR="001B0A2B" w:rsidRDefault="001B0A2B" w:rsidP="001B0A2B">
      <w:pPr>
        <w:widowControl/>
        <w:numPr>
          <w:ilvl w:val="1"/>
          <w:numId w:val="8"/>
        </w:numPr>
      </w:pPr>
      <w:r w:rsidRPr="00F637EE">
        <w:t>Pro-forma cash flow</w:t>
      </w:r>
    </w:p>
    <w:p w14:paraId="28E29EED" w14:textId="77777777" w:rsidR="00A45ECC" w:rsidRPr="006503BC" w:rsidRDefault="00A45ECC" w:rsidP="00A45ECC">
      <w:pPr>
        <w:widowControl/>
        <w:ind w:left="1440"/>
      </w:pPr>
    </w:p>
    <w:p w14:paraId="3F31ABCC" w14:textId="77777777" w:rsidR="001B0A2B" w:rsidRPr="006503BC" w:rsidRDefault="001B0A2B" w:rsidP="001B0A2B">
      <w:pPr>
        <w:widowControl/>
        <w:numPr>
          <w:ilvl w:val="0"/>
          <w:numId w:val="8"/>
        </w:numPr>
        <w:ind w:left="1080"/>
      </w:pPr>
      <w:r w:rsidRPr="00F637EE">
        <w:t xml:space="preserve">Supporting Documents </w:t>
      </w:r>
    </w:p>
    <w:p w14:paraId="6F9882EE" w14:textId="77777777" w:rsidR="001B0A2B" w:rsidRPr="006503BC" w:rsidRDefault="001B0A2B" w:rsidP="001B0A2B">
      <w:pPr>
        <w:widowControl/>
        <w:numPr>
          <w:ilvl w:val="1"/>
          <w:numId w:val="8"/>
        </w:numPr>
      </w:pPr>
      <w:r w:rsidRPr="00F637EE">
        <w:t>Tax returns of principals for last three years</w:t>
      </w:r>
      <w:r>
        <w:t xml:space="preserve"> p</w:t>
      </w:r>
      <w:r w:rsidRPr="00F637EE">
        <w:t>ersonal financial statement (all banks have these forms)</w:t>
      </w:r>
    </w:p>
    <w:p w14:paraId="48E3CBC9" w14:textId="77777777" w:rsidR="001B0A2B" w:rsidRPr="006503BC" w:rsidRDefault="001B0A2B" w:rsidP="001B0A2B">
      <w:pPr>
        <w:widowControl/>
        <w:numPr>
          <w:ilvl w:val="1"/>
          <w:numId w:val="8"/>
        </w:numPr>
      </w:pPr>
      <w:r w:rsidRPr="00F637EE">
        <w:t>For franchised businesses, a copy of franchise contract and all supporting documents provided by the franchisor</w:t>
      </w:r>
    </w:p>
    <w:p w14:paraId="660DCA70" w14:textId="77777777" w:rsidR="001B0A2B" w:rsidRPr="006503BC" w:rsidRDefault="001B0A2B" w:rsidP="001B0A2B">
      <w:pPr>
        <w:widowControl/>
        <w:numPr>
          <w:ilvl w:val="1"/>
          <w:numId w:val="8"/>
        </w:numPr>
      </w:pPr>
      <w:r w:rsidRPr="00F637EE">
        <w:t>Copy of proposed lease or purchase agreement for building space</w:t>
      </w:r>
    </w:p>
    <w:p w14:paraId="3A1C2486" w14:textId="77777777" w:rsidR="001B0A2B" w:rsidRPr="006503BC" w:rsidRDefault="001B0A2B" w:rsidP="001B0A2B">
      <w:pPr>
        <w:widowControl/>
        <w:numPr>
          <w:ilvl w:val="1"/>
          <w:numId w:val="8"/>
        </w:numPr>
      </w:pPr>
      <w:r w:rsidRPr="00F637EE">
        <w:t>Copy of licenses and other legal documents</w:t>
      </w:r>
    </w:p>
    <w:p w14:paraId="64B1E97E" w14:textId="77777777" w:rsidR="001B0A2B" w:rsidRPr="006503BC" w:rsidRDefault="001B0A2B" w:rsidP="001B0A2B">
      <w:pPr>
        <w:widowControl/>
        <w:numPr>
          <w:ilvl w:val="1"/>
          <w:numId w:val="8"/>
        </w:numPr>
      </w:pPr>
      <w:r w:rsidRPr="00F637EE">
        <w:t>Copy of resumes of all principals</w:t>
      </w:r>
    </w:p>
    <w:p w14:paraId="18576530" w14:textId="77777777" w:rsidR="001B0A2B" w:rsidRPr="006503BC" w:rsidRDefault="001B0A2B" w:rsidP="001B0A2B">
      <w:pPr>
        <w:widowControl/>
        <w:numPr>
          <w:ilvl w:val="1"/>
          <w:numId w:val="8"/>
        </w:numPr>
      </w:pPr>
      <w:r w:rsidRPr="00F637EE">
        <w:t>Copies of letter</w:t>
      </w:r>
      <w:r>
        <w:t>s of intent from suppliers, etc.</w:t>
      </w:r>
      <w:r w:rsidRPr="00F637EE">
        <w:rPr>
          <w:rStyle w:val="EndnoteReference"/>
        </w:rPr>
        <w:endnoteReference w:id="19"/>
      </w:r>
    </w:p>
    <w:p w14:paraId="6BD190D1" w14:textId="77777777" w:rsidR="001B0A2B" w:rsidRDefault="001B0A2B" w:rsidP="001B0A2B">
      <w:pPr>
        <w:widowControl/>
      </w:pPr>
    </w:p>
    <w:p w14:paraId="61AD8C79" w14:textId="77777777" w:rsidR="001B0A2B" w:rsidRPr="00F637EE" w:rsidRDefault="001B0A2B" w:rsidP="001B0A2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59F2E32F" w14:textId="77777777" w:rsidR="001B0A2B" w:rsidRDefault="001B0A2B" w:rsidP="001B0A2B">
      <w:pPr>
        <w:widowControl/>
      </w:pPr>
    </w:p>
    <w:p w14:paraId="56026B1F" w14:textId="77777777" w:rsidR="001B0A2B" w:rsidRPr="00F637EE" w:rsidRDefault="001B0A2B" w:rsidP="001B0A2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35D4776D" w14:textId="77777777" w:rsidR="001B0A2B" w:rsidRDefault="001B0A2B" w:rsidP="001B0A2B">
      <w:pPr>
        <w:widowControl/>
        <w:ind w:left="720"/>
      </w:pPr>
    </w:p>
    <w:p w14:paraId="32F67168" w14:textId="77777777" w:rsidR="001B0A2B" w:rsidRDefault="001B0A2B" w:rsidP="001B0A2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20"/>
      </w:r>
      <w:bookmarkEnd w:id="82"/>
      <w:bookmarkEnd w:id="83"/>
    </w:p>
    <w:p w14:paraId="33697055" w14:textId="77777777" w:rsidR="001B0A2B" w:rsidRDefault="001B0A2B" w:rsidP="001B0A2B">
      <w:pPr>
        <w:pStyle w:val="Heading2"/>
        <w:widowControl/>
      </w:pPr>
      <w:bookmarkStart w:id="85" w:name="_Toc268018044"/>
      <w:bookmarkStart w:id="86" w:name="_Toc268031005"/>
      <w:bookmarkStart w:id="87" w:name="_Toc268190509"/>
    </w:p>
    <w:p w14:paraId="6F0746A4" w14:textId="77777777" w:rsidR="001B0A2B" w:rsidRDefault="001B0A2B" w:rsidP="001B0A2B">
      <w:pPr>
        <w:pStyle w:val="Heading1"/>
      </w:pPr>
      <w:bookmarkStart w:id="88" w:name="_Toc438546056"/>
      <w:bookmarkStart w:id="89" w:name="_Toc444863508"/>
      <w:bookmarkStart w:id="90" w:name="_Toc445039795"/>
      <w:bookmarkStart w:id="91" w:name="_Toc445043999"/>
      <w:r>
        <w:t>Leading Change</w:t>
      </w:r>
      <w:bookmarkEnd w:id="85"/>
      <w:bookmarkEnd w:id="86"/>
      <w:bookmarkEnd w:id="87"/>
      <w:bookmarkEnd w:id="88"/>
      <w:bookmarkEnd w:id="89"/>
      <w:bookmarkEnd w:id="90"/>
      <w:bookmarkEnd w:id="91"/>
    </w:p>
    <w:p w14:paraId="052DF2A6" w14:textId="77777777" w:rsidR="001B0A2B" w:rsidRDefault="001B0A2B" w:rsidP="001B0A2B"/>
    <w:p w14:paraId="4EC28187" w14:textId="77777777" w:rsidR="001B0A2B" w:rsidRDefault="001B0A2B" w:rsidP="001B0A2B">
      <w:pPr>
        <w:widowControl/>
      </w:pPr>
      <w:r w:rsidRPr="00B43EC1">
        <w:t>Most major change efforts fail.</w:t>
      </w:r>
      <w:r w:rsidRPr="00B43EC1">
        <w:rPr>
          <w:rStyle w:val="EndnoteReference"/>
        </w:rPr>
        <w:endnoteReference w:id="21"/>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22"/>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23"/>
      </w:r>
      <w:r w:rsidRPr="00B43EC1">
        <w:t xml:space="preserve"> </w:t>
      </w:r>
    </w:p>
    <w:p w14:paraId="16EFECDD" w14:textId="77777777" w:rsidR="001B0A2B" w:rsidRPr="00B43EC1" w:rsidRDefault="001B0A2B" w:rsidP="001B0A2B">
      <w:pPr>
        <w:widowControl/>
      </w:pPr>
    </w:p>
    <w:p w14:paraId="0D5EA571" w14:textId="77777777" w:rsidR="001B0A2B" w:rsidRDefault="001B0A2B" w:rsidP="001B0A2B">
      <w:pPr>
        <w:widowControl/>
      </w:pPr>
      <w:r w:rsidRPr="00B43EC1">
        <w:lastRenderedPageBreak/>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24"/>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25"/>
      </w:r>
      <w:r>
        <w:t xml:space="preserve"> The bottom line is that you might want to head back to your work in the Great Strategies Report and rerun the Change or Die checklist</w:t>
      </w:r>
      <w:r>
        <w:rPr>
          <w:rStyle w:val="EndnoteReference"/>
        </w:rPr>
        <w:endnoteReference w:id="26"/>
      </w:r>
      <w:r>
        <w:t xml:space="preserve"> to be sure you really want to go forward with any life-altering change strategies.</w:t>
      </w:r>
    </w:p>
    <w:p w14:paraId="02FD9AA6" w14:textId="77777777" w:rsidR="001B0A2B" w:rsidRPr="00B43EC1" w:rsidRDefault="001B0A2B" w:rsidP="001B0A2B">
      <w:pPr>
        <w:widowControl/>
      </w:pPr>
    </w:p>
    <w:p w14:paraId="5622876E" w14:textId="77777777" w:rsidR="001B0A2B" w:rsidRDefault="001B0A2B" w:rsidP="001B0A2B">
      <w:pPr>
        <w:pStyle w:val="Heading2"/>
      </w:pPr>
      <w:bookmarkStart w:id="92" w:name="_Toc438546057"/>
      <w:bookmarkStart w:id="93" w:name="_Toc444863509"/>
      <w:bookmarkStart w:id="94" w:name="_Toc445039796"/>
      <w:bookmarkStart w:id="95" w:name="_Toc445044000"/>
      <w:r>
        <w:t>Healthy Resistance</w:t>
      </w:r>
      <w:bookmarkEnd w:id="92"/>
      <w:bookmarkEnd w:id="93"/>
      <w:bookmarkEnd w:id="94"/>
      <w:bookmarkEnd w:id="95"/>
      <w:r>
        <w:t xml:space="preserve"> </w:t>
      </w:r>
    </w:p>
    <w:p w14:paraId="05B2587D" w14:textId="77777777" w:rsidR="001B0A2B" w:rsidRDefault="001B0A2B" w:rsidP="001B0A2B">
      <w:pPr>
        <w:widowControl/>
      </w:pPr>
    </w:p>
    <w:p w14:paraId="25F96F81" w14:textId="77777777" w:rsidR="001B0A2B" w:rsidRDefault="001B0A2B" w:rsidP="001B0A2B">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27"/>
      </w:r>
      <w:r w:rsidRPr="00B43EC1">
        <w:t xml:space="preserve"> Indeed, people in organizations “often resist change even when their environments threaten them with extinction.”</w:t>
      </w:r>
      <w:r w:rsidRPr="00B43EC1">
        <w:rPr>
          <w:rStyle w:val="EndnoteReference"/>
        </w:rPr>
        <w:endnoteReference w:id="28"/>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29"/>
      </w:r>
      <w:r w:rsidRPr="00B43EC1">
        <w:t xml:space="preserve"> </w:t>
      </w:r>
    </w:p>
    <w:p w14:paraId="6D377543" w14:textId="77777777" w:rsidR="001B0A2B" w:rsidRPr="00B43EC1" w:rsidRDefault="001B0A2B" w:rsidP="001B0A2B">
      <w:pPr>
        <w:widowControl/>
      </w:pPr>
    </w:p>
    <w:p w14:paraId="039A7D89" w14:textId="77777777" w:rsidR="001B0A2B" w:rsidRDefault="001B0A2B" w:rsidP="001B0A2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30"/>
      </w:r>
      <w:r w:rsidRPr="00B43EC1">
        <w:t xml:space="preserve"> </w:t>
      </w:r>
    </w:p>
    <w:p w14:paraId="58CE9D5A" w14:textId="77777777" w:rsidR="001B0A2B" w:rsidRPr="00B43EC1" w:rsidRDefault="001B0A2B" w:rsidP="001B0A2B">
      <w:pPr>
        <w:widowControl/>
      </w:pPr>
    </w:p>
    <w:p w14:paraId="09776276" w14:textId="77777777" w:rsidR="001B0A2B" w:rsidRPr="00B43EC1" w:rsidRDefault="001B0A2B" w:rsidP="001B0A2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31"/>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32"/>
      </w:r>
      <w:r w:rsidRPr="00B43EC1">
        <w:t xml:space="preserve"> </w:t>
      </w:r>
    </w:p>
    <w:p w14:paraId="4408F766" w14:textId="77777777" w:rsidR="001B0A2B" w:rsidRDefault="001B0A2B" w:rsidP="001B0A2B">
      <w:pPr>
        <w:widowControl/>
      </w:pPr>
    </w:p>
    <w:p w14:paraId="2707D62E" w14:textId="77777777" w:rsidR="001B0A2B" w:rsidRPr="00B43EC1" w:rsidRDefault="001B0A2B" w:rsidP="001B0A2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33"/>
      </w:r>
      <w:r w:rsidRPr="00B43EC1">
        <w:t xml:space="preserve"> Ronald Heifetz goes even further, “Challenge people too fast, and they will push the authority figure over for failing their expectations for stability.”</w:t>
      </w:r>
      <w:r w:rsidRPr="00B43EC1">
        <w:rPr>
          <w:rStyle w:val="EndnoteReference"/>
        </w:rPr>
        <w:endnoteReference w:id="34"/>
      </w:r>
      <w:r w:rsidRPr="00B43EC1">
        <w:t xml:space="preserve"> The lesson is that “frame-breaking change is quite dysfunctional if the organization is successful and the environment is stable.</w:t>
      </w:r>
      <w:r>
        <w:t>”</w:t>
      </w:r>
      <w:r w:rsidRPr="00B43EC1">
        <w:rPr>
          <w:rStyle w:val="EndnoteReference"/>
        </w:rPr>
        <w:endnoteReference w:id="35"/>
      </w:r>
      <w:r w:rsidRPr="00B43EC1">
        <w:t xml:space="preserve"> </w:t>
      </w:r>
    </w:p>
    <w:p w14:paraId="72B0592E" w14:textId="77777777" w:rsidR="001B0A2B" w:rsidRDefault="001B0A2B" w:rsidP="001B0A2B">
      <w:pPr>
        <w:widowControl/>
      </w:pPr>
    </w:p>
    <w:p w14:paraId="725A3BEF" w14:textId="77777777" w:rsidR="001B0A2B" w:rsidRPr="00B43EC1" w:rsidRDefault="001B0A2B" w:rsidP="001B0A2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w:t>
      </w:r>
      <w:r w:rsidRPr="00B43EC1">
        <w:lastRenderedPageBreak/>
        <w:t>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ABA3457" w14:textId="77777777" w:rsidR="001B0A2B" w:rsidRDefault="001B0A2B" w:rsidP="001B0A2B">
      <w:pPr>
        <w:widowControl/>
      </w:pPr>
    </w:p>
    <w:p w14:paraId="2476B277" w14:textId="77777777" w:rsidR="001B0A2B" w:rsidRPr="00B43EC1" w:rsidRDefault="001B0A2B" w:rsidP="001B0A2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36"/>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78A9564B" w14:textId="77777777" w:rsidR="001B0A2B" w:rsidRDefault="001B0A2B" w:rsidP="001B0A2B">
      <w:pPr>
        <w:widowControl/>
      </w:pPr>
    </w:p>
    <w:p w14:paraId="13607E00" w14:textId="77777777" w:rsidR="001B0A2B" w:rsidRDefault="001B0A2B" w:rsidP="001B0A2B">
      <w:pPr>
        <w:pStyle w:val="Heading2"/>
      </w:pPr>
      <w:bookmarkStart w:id="96" w:name="_Toc438546058"/>
      <w:bookmarkStart w:id="97" w:name="_Toc444863510"/>
      <w:bookmarkStart w:id="98" w:name="_Toc445039797"/>
      <w:bookmarkStart w:id="99" w:name="_Toc445044001"/>
      <w:r>
        <w:t>Necessary Urgency</w:t>
      </w:r>
      <w:bookmarkEnd w:id="96"/>
      <w:bookmarkEnd w:id="97"/>
      <w:bookmarkEnd w:id="98"/>
      <w:bookmarkEnd w:id="99"/>
    </w:p>
    <w:p w14:paraId="77CE7820" w14:textId="77777777" w:rsidR="001B0A2B" w:rsidRDefault="001B0A2B" w:rsidP="001B0A2B">
      <w:pPr>
        <w:widowControl/>
      </w:pPr>
    </w:p>
    <w:p w14:paraId="46E35152" w14:textId="77777777" w:rsidR="001B0A2B" w:rsidRPr="00B43EC1" w:rsidRDefault="001B0A2B" w:rsidP="001B0A2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37"/>
      </w:r>
      <w:r w:rsidRPr="00B43EC1">
        <w:t xml:space="preserve"> </w:t>
      </w:r>
    </w:p>
    <w:p w14:paraId="19B38DA2" w14:textId="77777777" w:rsidR="001B0A2B" w:rsidRDefault="001B0A2B" w:rsidP="001B0A2B">
      <w:pPr>
        <w:widowControl/>
      </w:pPr>
    </w:p>
    <w:p w14:paraId="184D4756" w14:textId="77777777" w:rsidR="001B0A2B" w:rsidRDefault="001B0A2B" w:rsidP="001B0A2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38"/>
      </w:r>
      <w:r w:rsidRPr="00B43EC1">
        <w:t xml:space="preserve"> David Hurst calls crisis “far-from-equilibrium conditions</w:t>
      </w:r>
      <w:r>
        <w:t>,</w:t>
      </w:r>
      <w:r w:rsidRPr="00B43EC1">
        <w:t>”</w:t>
      </w:r>
      <w:r w:rsidRPr="00B43EC1">
        <w:rPr>
          <w:rStyle w:val="EndnoteReference"/>
        </w:rPr>
        <w:endnoteReference w:id="39"/>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0"/>
      </w:r>
      <w:r>
        <w:t xml:space="preserve">  </w:t>
      </w:r>
      <w:r w:rsidRPr="00B43EC1">
        <w:t xml:space="preserve">Whatever you call it, tipping point, crisis, far-from equilibrium, it can be one scary place. </w:t>
      </w:r>
    </w:p>
    <w:p w14:paraId="67B66CA8" w14:textId="77777777" w:rsidR="001B0A2B" w:rsidRDefault="001B0A2B" w:rsidP="001B0A2B">
      <w:pPr>
        <w:widowControl/>
      </w:pPr>
    </w:p>
    <w:p w14:paraId="5C734EA2" w14:textId="77777777" w:rsidR="001B0A2B" w:rsidRPr="00B43EC1" w:rsidRDefault="001B0A2B" w:rsidP="001B0A2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1"/>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2"/>
      </w:r>
      <w:r w:rsidRPr="00B43EC1">
        <w:t xml:space="preserve"> </w:t>
      </w:r>
    </w:p>
    <w:p w14:paraId="4E9C8261" w14:textId="77777777" w:rsidR="001B0A2B" w:rsidRDefault="001B0A2B" w:rsidP="001B0A2B">
      <w:pPr>
        <w:widowControl/>
      </w:pPr>
    </w:p>
    <w:p w14:paraId="6542A1CC" w14:textId="77777777" w:rsidR="001B0A2B" w:rsidRPr="00B43EC1" w:rsidRDefault="001B0A2B" w:rsidP="001B0A2B">
      <w:pPr>
        <w:widowControl/>
      </w:pPr>
      <w:r w:rsidRPr="00B43EC1">
        <w:t>To be fair, tipping points also originate in the environment itself and are frequentl</w:t>
      </w:r>
      <w:r>
        <w:t>y out of the control of leaders.</w:t>
      </w:r>
      <w:r w:rsidRPr="00B43EC1">
        <w:rPr>
          <w:rStyle w:val="EndnoteReference"/>
        </w:rPr>
        <w:endnoteReference w:id="43"/>
      </w:r>
      <w:r w:rsidRPr="00B43EC1">
        <w:t xml:space="preserve"> Others suggest that whatever makes the organization successful today will be t</w:t>
      </w:r>
      <w:r>
        <w:t>he cause of its crisis tomorrow.</w:t>
      </w:r>
      <w:r w:rsidRPr="00B43EC1">
        <w:rPr>
          <w:rStyle w:val="EndnoteReference"/>
        </w:rPr>
        <w:endnoteReference w:id="44"/>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5"/>
      </w:r>
      <w:r w:rsidRPr="00B43EC1">
        <w:t xml:space="preserve"> </w:t>
      </w:r>
    </w:p>
    <w:p w14:paraId="4845F1CA" w14:textId="77777777" w:rsidR="001B0A2B" w:rsidRDefault="001B0A2B" w:rsidP="001B0A2B">
      <w:pPr>
        <w:widowControl/>
      </w:pPr>
    </w:p>
    <w:p w14:paraId="3E59B4B0" w14:textId="77777777" w:rsidR="001B0A2B" w:rsidRPr="00B43EC1" w:rsidRDefault="001B0A2B" w:rsidP="001B0A2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 xml:space="preserve">f a tipping point is not going to </w:t>
      </w:r>
      <w:r w:rsidRPr="00B43EC1">
        <w:lastRenderedPageBreak/>
        <w:t>occur naturally, you have to create one yourself; you have to boil the frog</w:t>
      </w:r>
      <w:r>
        <w:t>, as the saying goes</w:t>
      </w:r>
      <w:r w:rsidRPr="00B43EC1">
        <w:t>.</w:t>
      </w:r>
    </w:p>
    <w:p w14:paraId="1275A9C5" w14:textId="77777777" w:rsidR="001B0A2B" w:rsidRDefault="001B0A2B" w:rsidP="001B0A2B">
      <w:pPr>
        <w:widowControl/>
      </w:pPr>
    </w:p>
    <w:p w14:paraId="46FE9846" w14:textId="77777777" w:rsidR="001B0A2B" w:rsidRPr="00B43EC1" w:rsidRDefault="001B0A2B" w:rsidP="001B0A2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6"/>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7"/>
      </w:r>
      <w:r w:rsidRPr="00B43EC1">
        <w:t xml:space="preserve"> As the metaphor suggests, the way to get people out of their comfort zone is to turn up the heat fast.</w:t>
      </w:r>
      <w:r w:rsidRPr="00B43EC1">
        <w:rPr>
          <w:rStyle w:val="EndnoteReference"/>
        </w:rPr>
        <w:endnoteReference w:id="48"/>
      </w:r>
      <w:r w:rsidRPr="00B43EC1">
        <w:t xml:space="preserve"> </w:t>
      </w:r>
    </w:p>
    <w:p w14:paraId="302487A1" w14:textId="77777777" w:rsidR="001B0A2B" w:rsidRDefault="001B0A2B" w:rsidP="001B0A2B">
      <w:pPr>
        <w:widowControl/>
      </w:pPr>
    </w:p>
    <w:p w14:paraId="0473E8EF" w14:textId="77777777" w:rsidR="001B0A2B" w:rsidRPr="00B43EC1" w:rsidRDefault="001B0A2B" w:rsidP="001B0A2B">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9"/>
      </w:r>
      <w:r w:rsidRPr="00B43EC1">
        <w:t xml:space="preserve"> </w:t>
      </w:r>
    </w:p>
    <w:p w14:paraId="6DBBCA33" w14:textId="77777777" w:rsidR="001B0A2B" w:rsidRDefault="001B0A2B" w:rsidP="001B0A2B">
      <w:pPr>
        <w:widowControl/>
      </w:pPr>
    </w:p>
    <w:p w14:paraId="5848FB44" w14:textId="77777777" w:rsidR="001B0A2B" w:rsidRDefault="001B0A2B" w:rsidP="001B0A2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02DC398C" w14:textId="77777777" w:rsidR="001B0A2B" w:rsidRPr="00B43EC1" w:rsidRDefault="001B0A2B" w:rsidP="001B0A2B">
      <w:pPr>
        <w:widowControl/>
      </w:pPr>
    </w:p>
    <w:p w14:paraId="55985B2B" w14:textId="77777777" w:rsidR="001B0A2B" w:rsidRPr="00B43EC1" w:rsidRDefault="001B0A2B" w:rsidP="001B0A2B">
      <w:pPr>
        <w:widowControl/>
        <w:ind w:left="1080" w:hanging="360"/>
      </w:pPr>
      <w:r w:rsidRPr="00B43EC1">
        <w:t>1.</w:t>
      </w:r>
      <w:r w:rsidRPr="00B43EC1">
        <w:tab/>
        <w:t>Establishing a sense of urgency</w:t>
      </w:r>
    </w:p>
    <w:p w14:paraId="50EE5A03" w14:textId="77777777" w:rsidR="001B0A2B" w:rsidRPr="00B43EC1" w:rsidRDefault="001B0A2B" w:rsidP="001B0A2B">
      <w:pPr>
        <w:widowControl/>
        <w:ind w:left="1080" w:hanging="360"/>
      </w:pPr>
      <w:r w:rsidRPr="00B43EC1">
        <w:t>2.</w:t>
      </w:r>
      <w:r w:rsidRPr="00B43EC1">
        <w:tab/>
        <w:t>Creating the guiding coalition</w:t>
      </w:r>
    </w:p>
    <w:p w14:paraId="63000A51" w14:textId="77777777" w:rsidR="001B0A2B" w:rsidRPr="00B43EC1" w:rsidRDefault="001B0A2B" w:rsidP="001B0A2B">
      <w:pPr>
        <w:widowControl/>
        <w:ind w:left="1080" w:hanging="360"/>
      </w:pPr>
      <w:r w:rsidRPr="00B43EC1">
        <w:t>3.</w:t>
      </w:r>
      <w:r w:rsidRPr="00B43EC1">
        <w:tab/>
        <w:t>Developing a vision and strategy</w:t>
      </w:r>
    </w:p>
    <w:p w14:paraId="1398AE7A" w14:textId="77777777" w:rsidR="001B0A2B" w:rsidRPr="00B43EC1" w:rsidRDefault="001B0A2B" w:rsidP="001B0A2B">
      <w:pPr>
        <w:widowControl/>
        <w:ind w:left="1080" w:hanging="360"/>
      </w:pPr>
      <w:r w:rsidRPr="00B43EC1">
        <w:t>4.</w:t>
      </w:r>
      <w:r w:rsidRPr="00B43EC1">
        <w:tab/>
        <w:t>Communicating the change vision</w:t>
      </w:r>
    </w:p>
    <w:p w14:paraId="636A4B1F" w14:textId="77777777" w:rsidR="001B0A2B" w:rsidRPr="00B43EC1" w:rsidRDefault="001B0A2B" w:rsidP="001B0A2B">
      <w:pPr>
        <w:widowControl/>
        <w:ind w:left="1080" w:hanging="360"/>
      </w:pPr>
      <w:r w:rsidRPr="00B43EC1">
        <w:t>5.</w:t>
      </w:r>
      <w:r w:rsidRPr="00B43EC1">
        <w:tab/>
        <w:t>Empowering broad-based action</w:t>
      </w:r>
    </w:p>
    <w:p w14:paraId="7FD0C511" w14:textId="77777777" w:rsidR="001B0A2B" w:rsidRPr="00B43EC1" w:rsidRDefault="001B0A2B" w:rsidP="001B0A2B">
      <w:pPr>
        <w:widowControl/>
        <w:ind w:left="1080" w:hanging="360"/>
      </w:pPr>
      <w:r w:rsidRPr="00B43EC1">
        <w:t>6.</w:t>
      </w:r>
      <w:r w:rsidRPr="00B43EC1">
        <w:tab/>
        <w:t>Generating short-term wins</w:t>
      </w:r>
    </w:p>
    <w:p w14:paraId="07251118" w14:textId="77777777" w:rsidR="001B0A2B" w:rsidRDefault="001B0A2B" w:rsidP="001B0A2B">
      <w:pPr>
        <w:widowControl/>
        <w:ind w:left="1080" w:hanging="360"/>
      </w:pPr>
      <w:r w:rsidRPr="00B43EC1">
        <w:t>7.</w:t>
      </w:r>
      <w:r w:rsidRPr="00B43EC1">
        <w:tab/>
        <w:t>Consolidating gains and producing more change</w:t>
      </w:r>
    </w:p>
    <w:p w14:paraId="340D7932" w14:textId="77777777" w:rsidR="001B0A2B" w:rsidRPr="00B43EC1" w:rsidRDefault="001B0A2B" w:rsidP="001B0A2B">
      <w:pPr>
        <w:widowControl/>
        <w:ind w:left="1080" w:hanging="360"/>
      </w:pPr>
      <w:r w:rsidRPr="00B43EC1">
        <w:t>8.</w:t>
      </w:r>
      <w:r w:rsidRPr="00B43EC1">
        <w:tab/>
        <w:t>Anchoring new approaches in the culture</w:t>
      </w:r>
      <w:r w:rsidRPr="00B43EC1">
        <w:rPr>
          <w:rStyle w:val="EndnoteReference"/>
        </w:rPr>
        <w:endnoteReference w:id="50"/>
      </w:r>
    </w:p>
    <w:p w14:paraId="03EF44D7" w14:textId="77777777" w:rsidR="001B0A2B" w:rsidRDefault="001B0A2B" w:rsidP="001B0A2B">
      <w:pPr>
        <w:widowControl/>
      </w:pPr>
    </w:p>
    <w:p w14:paraId="0D309F23" w14:textId="77777777" w:rsidR="001B0A2B" w:rsidRPr="00B43EC1" w:rsidRDefault="001B0A2B" w:rsidP="001B0A2B">
      <w:pPr>
        <w:widowControl/>
      </w:pPr>
      <w:r w:rsidRPr="00B43EC1">
        <w:t xml:space="preserve">When it comes to building urgency, Kotter warns that fact-based appeals won’t cut it: </w:t>
      </w:r>
    </w:p>
    <w:p w14:paraId="1D55A994" w14:textId="77777777" w:rsidR="001B0A2B" w:rsidRDefault="001B0A2B" w:rsidP="001B0A2B">
      <w:pPr>
        <w:widowControl/>
        <w:ind w:left="720"/>
      </w:pPr>
    </w:p>
    <w:p w14:paraId="7A575E84" w14:textId="77777777" w:rsidR="001B0A2B" w:rsidRPr="00B43EC1" w:rsidRDefault="001B0A2B" w:rsidP="001B0A2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04D1E04C" w14:textId="77777777" w:rsidR="001B0A2B" w:rsidRDefault="001B0A2B" w:rsidP="001B0A2B">
      <w:pPr>
        <w:widowControl/>
        <w:ind w:left="720"/>
      </w:pPr>
    </w:p>
    <w:p w14:paraId="02967E48" w14:textId="77777777" w:rsidR="001B0A2B" w:rsidRPr="00B43EC1" w:rsidRDefault="001B0A2B" w:rsidP="001B0A2B">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51"/>
      </w:r>
      <w:r w:rsidRPr="00B43EC1">
        <w:t xml:space="preserve">  </w:t>
      </w:r>
    </w:p>
    <w:p w14:paraId="62774C3F" w14:textId="77777777" w:rsidR="001B0A2B" w:rsidRDefault="001B0A2B" w:rsidP="001B0A2B">
      <w:pPr>
        <w:widowControl/>
      </w:pPr>
    </w:p>
    <w:p w14:paraId="15B500A8" w14:textId="77777777" w:rsidR="001B0A2B" w:rsidRDefault="001B0A2B" w:rsidP="001B0A2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5BE6E97F" w14:textId="77777777" w:rsidR="001B0A2B" w:rsidRPr="00B43EC1" w:rsidRDefault="001B0A2B" w:rsidP="001B0A2B">
      <w:pPr>
        <w:widowControl/>
      </w:pPr>
    </w:p>
    <w:p w14:paraId="44AA4288" w14:textId="77777777" w:rsidR="001D6943" w:rsidRDefault="001D6943">
      <w:pPr>
        <w:widowControl/>
      </w:pPr>
      <w:r>
        <w:br w:type="page"/>
      </w:r>
    </w:p>
    <w:p w14:paraId="44989D61" w14:textId="7D3A67BA" w:rsidR="001B0A2B" w:rsidRPr="00B43EC1" w:rsidRDefault="001B0A2B" w:rsidP="001B0A2B">
      <w:pPr>
        <w:widowControl/>
        <w:ind w:left="1080" w:hanging="360"/>
      </w:pPr>
      <w:r w:rsidRPr="00B43EC1">
        <w:lastRenderedPageBreak/>
        <w:t>1.</w:t>
      </w:r>
      <w:r w:rsidRPr="00B43EC1">
        <w:tab/>
        <w:t xml:space="preserve">People are </w:t>
      </w:r>
      <w:r w:rsidRPr="00B43EC1">
        <w:rPr>
          <w:i/>
        </w:rPr>
        <w:t xml:space="preserve">dissatisfied </w:t>
      </w:r>
      <w:r w:rsidRPr="00B43EC1">
        <w:t>with the status quo</w:t>
      </w:r>
    </w:p>
    <w:p w14:paraId="2DDA6FD3" w14:textId="77777777" w:rsidR="001B0A2B" w:rsidRPr="00B43EC1" w:rsidRDefault="001B0A2B" w:rsidP="001B0A2B">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000C679" w14:textId="77777777" w:rsidR="001B0A2B" w:rsidRPr="00B43EC1" w:rsidRDefault="001B0A2B" w:rsidP="001B0A2B">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28CADB1D" w14:textId="77777777" w:rsidR="001B0A2B" w:rsidRPr="00B43EC1" w:rsidRDefault="001B0A2B" w:rsidP="001B0A2B">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52"/>
      </w:r>
    </w:p>
    <w:p w14:paraId="0944A222" w14:textId="77777777" w:rsidR="001B0A2B" w:rsidRDefault="001B0A2B" w:rsidP="001B0A2B">
      <w:pPr>
        <w:widowControl/>
      </w:pPr>
    </w:p>
    <w:p w14:paraId="290CA77A" w14:textId="77777777" w:rsidR="001B0A2B" w:rsidRPr="00B43EC1" w:rsidRDefault="001B0A2B" w:rsidP="001B0A2B">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53"/>
      </w:r>
      <w:r w:rsidRPr="00B43EC1">
        <w:t xml:space="preserve"> </w:t>
      </w:r>
    </w:p>
    <w:p w14:paraId="6581C4D7" w14:textId="77777777" w:rsidR="001B0A2B" w:rsidRDefault="001B0A2B" w:rsidP="001B0A2B">
      <w:pPr>
        <w:widowControl/>
      </w:pPr>
    </w:p>
    <w:p w14:paraId="3E695DEC" w14:textId="77777777" w:rsidR="001B0A2B" w:rsidRDefault="001B0A2B" w:rsidP="001B0A2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54"/>
      </w:r>
      <w:r>
        <w:t xml:space="preserve"> How do you know who should be on the bus if you don’t know where you’re heading? Are you taking the team to play football or run at a track meet? </w:t>
      </w:r>
    </w:p>
    <w:p w14:paraId="6B44FD33" w14:textId="77777777" w:rsidR="001B0A2B" w:rsidRDefault="001B0A2B" w:rsidP="001B0A2B">
      <w:pPr>
        <w:widowControl/>
      </w:pPr>
    </w:p>
    <w:p w14:paraId="448D5D06" w14:textId="50B27EE5" w:rsidR="007F03DB" w:rsidRDefault="001B0A2B" w:rsidP="001B0A2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100" w:name="_Toc390502851"/>
      <w:bookmarkStart w:id="101" w:name="_Toc371503375"/>
    </w:p>
    <w:bookmarkEnd w:id="100"/>
    <w:bookmarkEnd w:id="101"/>
    <w:p w14:paraId="684C9889" w14:textId="6CC99167" w:rsidR="000140BE" w:rsidRPr="002233F5" w:rsidRDefault="000140BE" w:rsidP="003E3275">
      <w:pPr>
        <w:widowControl/>
      </w:pPr>
      <w:r w:rsidRPr="00D8667C">
        <w:rPr>
          <w:rFonts w:cs="Arial"/>
        </w:rPr>
        <w:br w:type="page"/>
      </w:r>
    </w:p>
    <w:p w14:paraId="786E75ED" w14:textId="3348CE48" w:rsidR="00554F5A" w:rsidRDefault="00554F5A" w:rsidP="002B233A">
      <w:pPr>
        <w:pStyle w:val="Header"/>
      </w:pPr>
      <w:bookmarkStart w:id="102" w:name="_Toc445044002"/>
      <w:r w:rsidRPr="009F1976">
        <w:lastRenderedPageBreak/>
        <w:t>References</w:t>
      </w:r>
      <w:bookmarkEnd w:id="1"/>
      <w:bookmarkEnd w:id="102"/>
    </w:p>
    <w:p w14:paraId="40AEFD95" w14:textId="77777777" w:rsidR="00554F5A" w:rsidRDefault="00554F5A" w:rsidP="006536DF">
      <w:pPr>
        <w:widowControl/>
        <w:rPr>
          <w:rFonts w:cs="Arial"/>
          <w:noProof/>
        </w:rPr>
      </w:pPr>
    </w:p>
    <w:p w14:paraId="440DE1CB" w14:textId="77777777" w:rsidR="005E3679" w:rsidRPr="005E3679" w:rsidRDefault="00554F5A" w:rsidP="005E3679">
      <w:pPr>
        <w:pStyle w:val="EndNoteBibliography"/>
        <w:ind w:left="720" w:hanging="720"/>
      </w:pPr>
      <w:r>
        <w:fldChar w:fldCharType="begin"/>
      </w:r>
      <w:r>
        <w:instrText xml:space="preserve"> ADDIN EN.REFLIST </w:instrText>
      </w:r>
      <w:r>
        <w:fldChar w:fldCharType="separate"/>
      </w:r>
      <w:r w:rsidR="005E3679" w:rsidRPr="005E3679">
        <w:t xml:space="preserve">Bass, B. M., &amp; Stogdill, R. M. (1990). </w:t>
      </w:r>
      <w:r w:rsidR="005E3679" w:rsidRPr="005E3679">
        <w:rPr>
          <w:i/>
        </w:rPr>
        <w:t>Bass &amp; Stogdill's handbook of leadership: Theory, research, and managerial applications</w:t>
      </w:r>
      <w:r w:rsidR="005E3679" w:rsidRPr="005E3679">
        <w:t xml:space="preserve"> (3rd ed.). New York: Free Press.</w:t>
      </w:r>
    </w:p>
    <w:p w14:paraId="488A4E05" w14:textId="77777777" w:rsidR="005E3679" w:rsidRPr="005E3679" w:rsidRDefault="005E3679" w:rsidP="005E3679">
      <w:pPr>
        <w:pStyle w:val="EndNoteBibliography"/>
        <w:ind w:left="720" w:hanging="720"/>
      </w:pPr>
      <w:r w:rsidRPr="005E3679">
        <w:t xml:space="preserve">Bhide, A. (1994). How entrepreneurs craft strategies that work. </w:t>
      </w:r>
      <w:r w:rsidRPr="005E3679">
        <w:rPr>
          <w:i/>
        </w:rPr>
        <w:t>Harvard Business Review, 72</w:t>
      </w:r>
      <w:r w:rsidRPr="005E3679">
        <w:t xml:space="preserve">(2), 150-161. </w:t>
      </w:r>
    </w:p>
    <w:p w14:paraId="342826A8" w14:textId="77777777" w:rsidR="005E3679" w:rsidRPr="005E3679" w:rsidRDefault="005E3679" w:rsidP="005E3679">
      <w:pPr>
        <w:pStyle w:val="EndNoteBibliography"/>
        <w:ind w:left="720" w:hanging="720"/>
      </w:pPr>
      <w:r w:rsidRPr="005E3679">
        <w:t xml:space="preserve">Bossidy, L., Charan, R., &amp; Burck, C. (2002). </w:t>
      </w:r>
      <w:r w:rsidRPr="005E3679">
        <w:rPr>
          <w:i/>
        </w:rPr>
        <w:t>Execution: The discipline of getting things done</w:t>
      </w:r>
      <w:r w:rsidRPr="005E3679">
        <w:t xml:space="preserve"> (1st ed.). New York: Crown Business.</w:t>
      </w:r>
    </w:p>
    <w:p w14:paraId="0AF56909" w14:textId="77777777" w:rsidR="005E3679" w:rsidRPr="005E3679" w:rsidRDefault="005E3679" w:rsidP="005E3679">
      <w:pPr>
        <w:pStyle w:val="EndNoteBibliography"/>
        <w:ind w:left="720" w:hanging="720"/>
      </w:pPr>
      <w:r w:rsidRPr="005E3679">
        <w:t xml:space="preserve">Brinckerhoff, P. (2000). </w:t>
      </w:r>
      <w:r w:rsidRPr="005E3679">
        <w:rPr>
          <w:i/>
        </w:rPr>
        <w:t>Social entrepreneurship: The art of mission-based venture development</w:t>
      </w:r>
      <w:r w:rsidRPr="005E3679">
        <w:t>. New York: Wiley.</w:t>
      </w:r>
    </w:p>
    <w:p w14:paraId="2825DCB2" w14:textId="77777777" w:rsidR="005E3679" w:rsidRPr="005E3679" w:rsidRDefault="005E3679" w:rsidP="005E3679">
      <w:pPr>
        <w:pStyle w:val="EndNoteBibliography"/>
        <w:ind w:left="720" w:hanging="720"/>
      </w:pPr>
      <w:r w:rsidRPr="005E3679">
        <w:t xml:space="preserve">Bryson, J. M. (1981). A perspective on planning and crises in the public sector. </w:t>
      </w:r>
      <w:r w:rsidRPr="005E3679">
        <w:rPr>
          <w:i/>
        </w:rPr>
        <w:t>Strategic Management Journal, 2</w:t>
      </w:r>
      <w:r w:rsidRPr="005E3679">
        <w:t xml:space="preserve">(2), 181-196. </w:t>
      </w:r>
    </w:p>
    <w:p w14:paraId="27B4D1D6" w14:textId="77777777" w:rsidR="005E3679" w:rsidRPr="005E3679" w:rsidRDefault="005E3679" w:rsidP="005E3679">
      <w:pPr>
        <w:pStyle w:val="EndNoteBibliography"/>
        <w:ind w:left="720" w:hanging="720"/>
      </w:pPr>
      <w:r w:rsidRPr="005E3679">
        <w:t xml:space="preserve">Bryson, J. M. (1995). </w:t>
      </w:r>
      <w:r w:rsidRPr="005E3679">
        <w:rPr>
          <w:i/>
        </w:rPr>
        <w:t>Strategic planning for public and nonprofit organizations: A guide to strengthening and sustaining organizational achievement</w:t>
      </w:r>
      <w:r w:rsidRPr="005E3679">
        <w:t xml:space="preserve"> (Rev. ed.). San Francisco: Jossey-Bass.</w:t>
      </w:r>
    </w:p>
    <w:p w14:paraId="6887E31F" w14:textId="534DE743" w:rsidR="005E3679" w:rsidRPr="005E3679" w:rsidRDefault="005E3679" w:rsidP="005E3679">
      <w:pPr>
        <w:pStyle w:val="EndNoteBibliography"/>
        <w:ind w:left="720" w:hanging="720"/>
      </w:pPr>
      <w:r w:rsidRPr="005E3679">
        <w:t xml:space="preserve">Carucci, V. (2009). Sudden impact: Linebackers pay immediate dividends in the NFL. </w:t>
      </w:r>
      <w:hyperlink r:id="rId8" w:history="1">
        <w:r w:rsidRPr="005E3679">
          <w:rPr>
            <w:rStyle w:val="Hyperlink"/>
          </w:rPr>
          <w:t>http://www.nfl.com/draft/story?id=09000d5d807d12f0&amp;template=with-video&amp;confirm=true</w:t>
        </w:r>
      </w:hyperlink>
      <w:r w:rsidRPr="005E3679">
        <w:t xml:space="preserve"> Retrieved from </w:t>
      </w:r>
      <w:hyperlink r:id="rId9" w:history="1">
        <w:r w:rsidRPr="005E3679">
          <w:rPr>
            <w:rStyle w:val="Hyperlink"/>
          </w:rPr>
          <w:t>http://www.nfl.com/draft/story?id=09000d5d807d12f0&amp;template=with-video&amp;confirm=true</w:t>
        </w:r>
      </w:hyperlink>
    </w:p>
    <w:p w14:paraId="5178F0F6" w14:textId="77777777" w:rsidR="005E3679" w:rsidRPr="005E3679" w:rsidRDefault="005E3679" w:rsidP="005E3679">
      <w:pPr>
        <w:pStyle w:val="EndNoteBibliography"/>
        <w:ind w:left="720" w:hanging="720"/>
      </w:pPr>
      <w:r w:rsidRPr="005E3679">
        <w:t xml:space="preserve">Christensen, C. M., &amp; Overdorf, M. (2000). Meeting the challenge of disruptive change. </w:t>
      </w:r>
      <w:r w:rsidRPr="005E3679">
        <w:rPr>
          <w:i/>
        </w:rPr>
        <w:t>Harvard Business Review, 78</w:t>
      </w:r>
      <w:r w:rsidRPr="005E3679">
        <w:t xml:space="preserve">(2), 66-76. </w:t>
      </w:r>
    </w:p>
    <w:p w14:paraId="239D0B63" w14:textId="77777777" w:rsidR="005E3679" w:rsidRPr="005E3679" w:rsidRDefault="005E3679" w:rsidP="005E3679">
      <w:pPr>
        <w:pStyle w:val="EndNoteBibliography"/>
        <w:ind w:left="720" w:hanging="720"/>
      </w:pPr>
      <w:r w:rsidRPr="005E3679">
        <w:t xml:space="preserve">Collins, J. C. (2001). </w:t>
      </w:r>
      <w:r w:rsidRPr="005E3679">
        <w:rPr>
          <w:i/>
        </w:rPr>
        <w:t>Good to great: Why some companies make the leap--and others don't</w:t>
      </w:r>
      <w:r w:rsidRPr="005E3679">
        <w:t xml:space="preserve"> (1st ed.). New York: Harper Business.</w:t>
      </w:r>
    </w:p>
    <w:p w14:paraId="2A39C22F" w14:textId="77777777" w:rsidR="005E3679" w:rsidRPr="005E3679" w:rsidRDefault="005E3679" w:rsidP="005E3679">
      <w:pPr>
        <w:pStyle w:val="EndNoteBibliography"/>
        <w:ind w:left="720" w:hanging="720"/>
      </w:pPr>
      <w:r w:rsidRPr="005E3679">
        <w:t xml:space="preserve">Gladwell, M. (2000). </w:t>
      </w:r>
      <w:r w:rsidRPr="005E3679">
        <w:rPr>
          <w:i/>
        </w:rPr>
        <w:t>The tipping point: How little things can make a big difference</w:t>
      </w:r>
      <w:r w:rsidRPr="005E3679">
        <w:t xml:space="preserve"> (1st ed.). New York: Little Brown.</w:t>
      </w:r>
    </w:p>
    <w:p w14:paraId="526DDDE9" w14:textId="77777777" w:rsidR="005E3679" w:rsidRPr="005E3679" w:rsidRDefault="005E3679" w:rsidP="005E3679">
      <w:pPr>
        <w:pStyle w:val="EndNoteBibliography"/>
        <w:ind w:left="720" w:hanging="720"/>
      </w:pPr>
      <w:r w:rsidRPr="005E3679">
        <w:t xml:space="preserve">Goodstein, L. D., Nolan, T. M., &amp; Pfeiffer, J. W. (1993). </w:t>
      </w:r>
      <w:r w:rsidRPr="005E3679">
        <w:rPr>
          <w:i/>
        </w:rPr>
        <w:t>Applied strategic planning: A comprehensive guide</w:t>
      </w:r>
      <w:r w:rsidRPr="005E3679">
        <w:t>. New York: McGraw-Hill.</w:t>
      </w:r>
    </w:p>
    <w:p w14:paraId="4D55B92E" w14:textId="77777777" w:rsidR="005E3679" w:rsidRPr="005E3679" w:rsidRDefault="005E3679" w:rsidP="005E3679">
      <w:pPr>
        <w:pStyle w:val="EndNoteBibliography"/>
        <w:ind w:left="720" w:hanging="720"/>
      </w:pPr>
      <w:r w:rsidRPr="005E3679">
        <w:t xml:space="preserve">Greiner, L. E. (1972). Evolution and revolution as organizations grow. </w:t>
      </w:r>
      <w:r w:rsidRPr="005E3679">
        <w:rPr>
          <w:i/>
        </w:rPr>
        <w:t>Harvard Business Review, 50</w:t>
      </w:r>
      <w:r w:rsidRPr="005E3679">
        <w:t xml:space="preserve">(4), 37-46. </w:t>
      </w:r>
    </w:p>
    <w:p w14:paraId="631DE90A" w14:textId="77777777" w:rsidR="005E3679" w:rsidRPr="005E3679" w:rsidRDefault="005E3679" w:rsidP="005E3679">
      <w:pPr>
        <w:pStyle w:val="EndNoteBibliography"/>
        <w:ind w:left="720" w:hanging="720"/>
      </w:pPr>
      <w:r w:rsidRPr="005E3679">
        <w:t xml:space="preserve">Greiner, L. E. (1998). Evolution and revolution as organizations grow. </w:t>
      </w:r>
      <w:r w:rsidRPr="005E3679">
        <w:rPr>
          <w:i/>
        </w:rPr>
        <w:t>Harvard Business Review, 76</w:t>
      </w:r>
      <w:r w:rsidRPr="005E3679">
        <w:t xml:space="preserve">(3), 55-64. </w:t>
      </w:r>
    </w:p>
    <w:p w14:paraId="54789B2A" w14:textId="77777777" w:rsidR="005E3679" w:rsidRPr="005E3679" w:rsidRDefault="005E3679" w:rsidP="005E3679">
      <w:pPr>
        <w:pStyle w:val="EndNoteBibliography"/>
        <w:ind w:left="720" w:hanging="720"/>
      </w:pPr>
      <w:r w:rsidRPr="005E3679">
        <w:t xml:space="preserve">Grove, A. S. (1996). </w:t>
      </w:r>
      <w:r w:rsidRPr="005E3679">
        <w:rPr>
          <w:i/>
        </w:rPr>
        <w:t>Only the paranoid survive: How to exploit the crisis points that challenge every company and career</w:t>
      </w:r>
      <w:r w:rsidRPr="005E3679">
        <w:t xml:space="preserve"> (1st ed.). New York: Currency Doubleday.</w:t>
      </w:r>
    </w:p>
    <w:p w14:paraId="59EE15B5" w14:textId="77777777" w:rsidR="005E3679" w:rsidRPr="005E3679" w:rsidRDefault="005E3679" w:rsidP="005E3679">
      <w:pPr>
        <w:pStyle w:val="EndNoteBibliography"/>
        <w:ind w:left="720" w:hanging="720"/>
      </w:pPr>
      <w:r w:rsidRPr="005E3679">
        <w:t xml:space="preserve">Heifetz, R. A. (1994). </w:t>
      </w:r>
      <w:r w:rsidRPr="005E3679">
        <w:rPr>
          <w:i/>
        </w:rPr>
        <w:t>Leadership without easy answers</w:t>
      </w:r>
      <w:r w:rsidRPr="005E3679">
        <w:t>. Boston: Belknap Press of Harvard University Press.</w:t>
      </w:r>
    </w:p>
    <w:p w14:paraId="754ABCA9" w14:textId="77777777" w:rsidR="005E3679" w:rsidRPr="005E3679" w:rsidRDefault="005E3679" w:rsidP="005E3679">
      <w:pPr>
        <w:pStyle w:val="EndNoteBibliography"/>
        <w:ind w:left="720" w:hanging="720"/>
      </w:pPr>
      <w:r w:rsidRPr="005E3679">
        <w:t xml:space="preserve">Hellriegel, D., &amp; Solcum, J., Jr. (2009). </w:t>
      </w:r>
      <w:r w:rsidRPr="005E3679">
        <w:rPr>
          <w:i/>
        </w:rPr>
        <w:t>Organizational behavior</w:t>
      </w:r>
      <w:r w:rsidRPr="005E3679">
        <w:t xml:space="preserve"> (Thirteenth ed.). Eagan, MN: South-Western Cengage Learning.</w:t>
      </w:r>
    </w:p>
    <w:p w14:paraId="58581740" w14:textId="77777777" w:rsidR="005E3679" w:rsidRPr="005E3679" w:rsidRDefault="005E3679" w:rsidP="005E3679">
      <w:pPr>
        <w:pStyle w:val="EndNoteBibliography"/>
        <w:ind w:left="720" w:hanging="720"/>
      </w:pPr>
      <w:r w:rsidRPr="005E3679">
        <w:t xml:space="preserve">Hurst, D. K. (1995). </w:t>
      </w:r>
      <w:r w:rsidRPr="005E3679">
        <w:rPr>
          <w:i/>
        </w:rPr>
        <w:t>Crisis &amp; renewal: Meeting the challenge of organizational change</w:t>
      </w:r>
      <w:r w:rsidRPr="005E3679">
        <w:t>. Boston: Harvard Business School Press.</w:t>
      </w:r>
    </w:p>
    <w:p w14:paraId="58B78248" w14:textId="77777777" w:rsidR="005E3679" w:rsidRPr="005E3679" w:rsidRDefault="005E3679" w:rsidP="005E3679">
      <w:pPr>
        <w:pStyle w:val="EndNoteBibliography"/>
        <w:ind w:left="720" w:hanging="720"/>
      </w:pPr>
      <w:r w:rsidRPr="005E3679">
        <w:t xml:space="preserve">Kelly, K. (1994). </w:t>
      </w:r>
      <w:r w:rsidRPr="005E3679">
        <w:rPr>
          <w:i/>
        </w:rPr>
        <w:t>Out of control : the rise of neo-biological civilization</w:t>
      </w:r>
      <w:r w:rsidRPr="005E3679">
        <w:t>. Reading, PA Addison-Wesley.</w:t>
      </w:r>
    </w:p>
    <w:p w14:paraId="17A83EB0" w14:textId="77777777" w:rsidR="005E3679" w:rsidRPr="005E3679" w:rsidRDefault="005E3679" w:rsidP="005E3679">
      <w:pPr>
        <w:pStyle w:val="EndNoteBibliography"/>
        <w:ind w:left="720" w:hanging="720"/>
      </w:pPr>
      <w:r w:rsidRPr="005E3679">
        <w:t xml:space="preserve">Kotter, J. (1990). </w:t>
      </w:r>
      <w:r w:rsidRPr="005E3679">
        <w:rPr>
          <w:i/>
        </w:rPr>
        <w:t>A force for change: How leadership differs from management</w:t>
      </w:r>
      <w:r w:rsidRPr="005E3679">
        <w:t>. New York: Free Press.</w:t>
      </w:r>
    </w:p>
    <w:p w14:paraId="24D14A05" w14:textId="77777777" w:rsidR="005E3679" w:rsidRPr="005E3679" w:rsidRDefault="005E3679" w:rsidP="005E3679">
      <w:pPr>
        <w:pStyle w:val="EndNoteBibliography"/>
        <w:ind w:left="720" w:hanging="720"/>
      </w:pPr>
      <w:r w:rsidRPr="005E3679">
        <w:t xml:space="preserve">Kotter, J. (1996). </w:t>
      </w:r>
      <w:r w:rsidRPr="005E3679">
        <w:rPr>
          <w:i/>
        </w:rPr>
        <w:t>Leading change</w:t>
      </w:r>
      <w:r w:rsidRPr="005E3679">
        <w:t>. Boston: Harvard Business School Press.</w:t>
      </w:r>
    </w:p>
    <w:p w14:paraId="11B3FC65" w14:textId="77777777" w:rsidR="005E3679" w:rsidRPr="005E3679" w:rsidRDefault="005E3679" w:rsidP="005E3679">
      <w:pPr>
        <w:pStyle w:val="EndNoteBibliography"/>
        <w:ind w:left="720" w:hanging="720"/>
      </w:pPr>
      <w:r w:rsidRPr="005E3679">
        <w:t xml:space="preserve">Kotter, J. (2008). </w:t>
      </w:r>
      <w:r w:rsidRPr="005E3679">
        <w:rPr>
          <w:i/>
        </w:rPr>
        <w:t>A sense of urgency</w:t>
      </w:r>
      <w:r w:rsidRPr="005E3679">
        <w:t>. Boston, Mass.: Harvard Business Press.</w:t>
      </w:r>
    </w:p>
    <w:p w14:paraId="338B26A6" w14:textId="77777777" w:rsidR="005E3679" w:rsidRPr="005E3679" w:rsidRDefault="005E3679" w:rsidP="005E3679">
      <w:pPr>
        <w:pStyle w:val="EndNoteBibliography"/>
        <w:ind w:left="720" w:hanging="720"/>
      </w:pPr>
      <w:r w:rsidRPr="005E3679">
        <w:lastRenderedPageBreak/>
        <w:t xml:space="preserve">Light, M. (2011). </w:t>
      </w:r>
      <w:r w:rsidRPr="005E3679">
        <w:rPr>
          <w:i/>
        </w:rPr>
        <w:t>Results now for nonprofits: Purpose, strategy, operations, and governance</w:t>
      </w:r>
      <w:r w:rsidRPr="005E3679">
        <w:t>. Hoboken, N.J.: John Wiley &amp; Sons.</w:t>
      </w:r>
    </w:p>
    <w:p w14:paraId="1C05A3E5" w14:textId="77777777" w:rsidR="005E3679" w:rsidRPr="005E3679" w:rsidRDefault="005E3679" w:rsidP="005E3679">
      <w:pPr>
        <w:pStyle w:val="EndNoteBibliography"/>
        <w:ind w:left="720" w:hanging="720"/>
      </w:pPr>
      <w:r w:rsidRPr="005E3679">
        <w:t xml:space="preserve">Massarsky, C., &amp; Beinhacker, S. L. (2002). </w:t>
      </w:r>
      <w:r w:rsidRPr="005E3679">
        <w:rPr>
          <w:i/>
        </w:rPr>
        <w:t>Enterprising nonprofits: Revenue generation in the nonprofit sector</w:t>
      </w:r>
      <w:r w:rsidRPr="005E3679">
        <w:t xml:space="preserve">. Retrieved from New Haven: </w:t>
      </w:r>
    </w:p>
    <w:p w14:paraId="59581E15" w14:textId="77777777" w:rsidR="005E3679" w:rsidRPr="005E3679" w:rsidRDefault="005E3679" w:rsidP="005E3679">
      <w:pPr>
        <w:pStyle w:val="EndNoteBibliography"/>
        <w:ind w:left="720" w:hanging="720"/>
      </w:pPr>
      <w:r w:rsidRPr="005E3679">
        <w:t xml:space="preserve">Miller, D. (1982). Evolution and revolution: A quantum view of structural change in organizations. </w:t>
      </w:r>
      <w:r w:rsidRPr="005E3679">
        <w:rPr>
          <w:i/>
        </w:rPr>
        <w:t>The Journal of Management Studies, 19</w:t>
      </w:r>
      <w:r w:rsidRPr="005E3679">
        <w:t xml:space="preserve">(2), 131-151. </w:t>
      </w:r>
    </w:p>
    <w:p w14:paraId="68D2BF19" w14:textId="77777777" w:rsidR="005E3679" w:rsidRPr="005E3679" w:rsidRDefault="005E3679" w:rsidP="005E3679">
      <w:pPr>
        <w:pStyle w:val="EndNoteBibliography"/>
        <w:ind w:left="720" w:hanging="720"/>
      </w:pPr>
      <w:r w:rsidRPr="005E3679">
        <w:t xml:space="preserve">Miller, D., &amp; Friesen, P. H. (1980). Momentum and revolution in organizational adaptation. </w:t>
      </w:r>
      <w:r w:rsidRPr="005E3679">
        <w:rPr>
          <w:i/>
        </w:rPr>
        <w:t>Academy of Management Journal, 23</w:t>
      </w:r>
      <w:r w:rsidRPr="005E3679">
        <w:t xml:space="preserve">(4), 591-614. </w:t>
      </w:r>
    </w:p>
    <w:p w14:paraId="2133ADAC" w14:textId="77777777" w:rsidR="005E3679" w:rsidRPr="005E3679" w:rsidRDefault="005E3679" w:rsidP="005E3679">
      <w:pPr>
        <w:pStyle w:val="EndNoteBibliography"/>
        <w:ind w:left="720" w:hanging="720"/>
      </w:pPr>
      <w:r w:rsidRPr="005E3679">
        <w:t xml:space="preserve">O'Toole, J. (1995). </w:t>
      </w:r>
      <w:r w:rsidRPr="005E3679">
        <w:rPr>
          <w:i/>
        </w:rPr>
        <w:t>Leading change: Overcoming the ideology of comfort and the tyranny of custom</w:t>
      </w:r>
      <w:r w:rsidRPr="005E3679">
        <w:t xml:space="preserve"> (1st ed.). San Francisco: Jossey-Bass </w:t>
      </w:r>
    </w:p>
    <w:p w14:paraId="7B984013" w14:textId="77777777" w:rsidR="005E3679" w:rsidRPr="005E3679" w:rsidRDefault="005E3679" w:rsidP="005E3679">
      <w:pPr>
        <w:pStyle w:val="EndNoteBibliography"/>
        <w:ind w:left="720" w:hanging="720"/>
      </w:pPr>
      <w:r w:rsidRPr="005E3679">
        <w:t xml:space="preserve">Pfeffer, J., &amp; Sutton, R. I. (2006). </w:t>
      </w:r>
      <w:r w:rsidRPr="005E3679">
        <w:rPr>
          <w:i/>
        </w:rPr>
        <w:t>Hard facts, dangerous half-truths, and total nonsense: Profiting from evidence-based management</w:t>
      </w:r>
      <w:r w:rsidRPr="005E3679">
        <w:t>. Boston: Harvard Business School Press.</w:t>
      </w:r>
    </w:p>
    <w:p w14:paraId="54BB217E" w14:textId="77777777" w:rsidR="005E3679" w:rsidRPr="005E3679" w:rsidRDefault="005E3679" w:rsidP="005E3679">
      <w:pPr>
        <w:pStyle w:val="EndNoteBibliography"/>
        <w:ind w:left="720" w:hanging="720"/>
      </w:pPr>
      <w:r w:rsidRPr="005E3679">
        <w:t xml:space="preserve">Rooney, J. (2001). Planning for the social enterprise. In J. G. Dees, P. Economy, &amp; J. Emerson (Eds.), </w:t>
      </w:r>
      <w:r w:rsidRPr="005E3679">
        <w:rPr>
          <w:i/>
        </w:rPr>
        <w:t>Enterprising nonprofits: A toolkit for social entrepreneurs</w:t>
      </w:r>
      <w:r w:rsidRPr="005E3679">
        <w:t xml:space="preserve"> (pp. 273-312). New York: Wiley.</w:t>
      </w:r>
    </w:p>
    <w:p w14:paraId="75D2C643" w14:textId="5A04838B" w:rsidR="005E3679" w:rsidRPr="005E3679" w:rsidRDefault="005E3679" w:rsidP="005E3679">
      <w:pPr>
        <w:pStyle w:val="EndNoteBibliography"/>
        <w:ind w:left="720" w:hanging="720"/>
      </w:pPr>
      <w:r w:rsidRPr="005E3679">
        <w:t xml:space="preserve">Sahlman, W. A. (1997). How to write a great business plan. </w:t>
      </w:r>
      <w:r w:rsidRPr="005E3679">
        <w:rPr>
          <w:i/>
        </w:rPr>
        <w:t>Harvard Business Review, 75</w:t>
      </w:r>
      <w:r w:rsidRPr="005E3679">
        <w:t xml:space="preserve">(4), 98-108.  Retrieved from </w:t>
      </w:r>
      <w:hyperlink r:id="rId10" w:history="1">
        <w:r w:rsidRPr="005E3679">
          <w:rPr>
            <w:rStyle w:val="Hyperlink"/>
          </w:rPr>
          <w:t>http://search.ebscohost.com/login.aspx?direct=true&amp;db=bth&amp;AN=9706292953&amp;site=ehost-live</w:t>
        </w:r>
      </w:hyperlink>
    </w:p>
    <w:p w14:paraId="1DAA1758" w14:textId="1A616C29" w:rsidR="005E3679" w:rsidRPr="005E3679" w:rsidRDefault="005E3679" w:rsidP="005E3679">
      <w:pPr>
        <w:pStyle w:val="EndNoteBibliography"/>
        <w:ind w:left="720" w:hanging="720"/>
      </w:pPr>
      <w:r w:rsidRPr="005E3679">
        <w:t xml:space="preserve">Salamon, L. M., Geller, S. L., &amp; Mengel, K. L. (2010). </w:t>
      </w:r>
      <w:r w:rsidRPr="005E3679">
        <w:rPr>
          <w:i/>
        </w:rPr>
        <w:t>Nonprofits, innovation, and performance measurement: Separating fact from fiction</w:t>
      </w:r>
      <w:r w:rsidRPr="005E3679">
        <w:t xml:space="preserve">. Retrieved from Baltimore: </w:t>
      </w:r>
      <w:hyperlink r:id="rId11" w:history="1">
        <w:r w:rsidRPr="005E3679">
          <w:rPr>
            <w:rStyle w:val="Hyperlink"/>
          </w:rPr>
          <w:t>http://ccss.jhu.edu/?page_id=61&amp;did=249</w:t>
        </w:r>
      </w:hyperlink>
    </w:p>
    <w:p w14:paraId="530BDE15" w14:textId="77777777" w:rsidR="005E3679" w:rsidRPr="005E3679" w:rsidRDefault="005E3679" w:rsidP="005E3679">
      <w:pPr>
        <w:pStyle w:val="EndNoteBibliography"/>
        <w:ind w:left="720" w:hanging="720"/>
      </w:pPr>
      <w:r w:rsidRPr="005E3679">
        <w:t xml:space="preserve">Senge, P. M. (1990). </w:t>
      </w:r>
      <w:r w:rsidRPr="005E3679">
        <w:rPr>
          <w:i/>
        </w:rPr>
        <w:t>The fifth discipline: The art and practice of the learning organization</w:t>
      </w:r>
      <w:r w:rsidRPr="005E3679">
        <w:t xml:space="preserve"> (1st ed.). New York: Doubleday/Currency.</w:t>
      </w:r>
    </w:p>
    <w:p w14:paraId="0476BE93" w14:textId="77777777" w:rsidR="005E3679" w:rsidRPr="005E3679" w:rsidRDefault="005E3679" w:rsidP="005E3679">
      <w:pPr>
        <w:pStyle w:val="EndNoteBibliography"/>
        <w:ind w:left="720" w:hanging="720"/>
      </w:pPr>
      <w:r w:rsidRPr="005E3679">
        <w:t xml:space="preserve">Senge, P. M. (1999). </w:t>
      </w:r>
      <w:r w:rsidRPr="005E3679">
        <w:rPr>
          <w:i/>
        </w:rPr>
        <w:t>The dance of change: The challenges of sustaining momentum in learning organizations</w:t>
      </w:r>
      <w:r w:rsidRPr="005E3679">
        <w:t xml:space="preserve"> (1st ed.). New York: Currency/Doubleday.</w:t>
      </w:r>
    </w:p>
    <w:p w14:paraId="27013FBB" w14:textId="00E63FF2" w:rsidR="005E3679" w:rsidRPr="005E3679" w:rsidRDefault="005E3679" w:rsidP="005E3679">
      <w:pPr>
        <w:pStyle w:val="EndNoteBibliography"/>
        <w:ind w:left="720" w:hanging="720"/>
      </w:pPr>
      <w:r w:rsidRPr="005E3679">
        <w:t xml:space="preserve">Small business planner: Write a business plan. (2010).   Retrieved from </w:t>
      </w:r>
      <w:hyperlink r:id="rId12" w:history="1">
        <w:r w:rsidRPr="005E3679">
          <w:rPr>
            <w:rStyle w:val="Hyperlink"/>
          </w:rPr>
          <w:t>http://www.sba.gov/smallbusinessplanner/plan/writeabusinessplan/SERV_WRRITINGBUSPLAN.html</w:t>
        </w:r>
      </w:hyperlink>
    </w:p>
    <w:p w14:paraId="130600DC" w14:textId="77777777" w:rsidR="005E3679" w:rsidRPr="005E3679" w:rsidRDefault="005E3679" w:rsidP="005E3679">
      <w:pPr>
        <w:pStyle w:val="EndNoteBibliography"/>
        <w:ind w:left="720" w:hanging="720"/>
      </w:pPr>
      <w:r w:rsidRPr="005E3679">
        <w:t xml:space="preserve">Smith, R. (1997). </w:t>
      </w:r>
      <w:r w:rsidRPr="005E3679">
        <w:rPr>
          <w:i/>
        </w:rPr>
        <w:t>The 7 levels of change: The guide to innovation in the world's largest corporations</w:t>
      </w:r>
      <w:r w:rsidRPr="005E3679">
        <w:t>. Arlington, Tex.: The Summit  Group.</w:t>
      </w:r>
    </w:p>
    <w:p w14:paraId="2EC10787" w14:textId="77777777" w:rsidR="005E3679" w:rsidRPr="005E3679" w:rsidRDefault="005E3679" w:rsidP="005E3679">
      <w:pPr>
        <w:pStyle w:val="EndNoteBibliography"/>
        <w:ind w:left="720" w:hanging="720"/>
      </w:pPr>
      <w:r w:rsidRPr="005E3679">
        <w:t xml:space="preserve">Solas, A., &amp; Blumenthal, A. M. (2004). Pitching your venture. In S. M. Oster, C. W. Massarsky, &amp; S. L. Beinhacker (Eds.), </w:t>
      </w:r>
      <w:r w:rsidRPr="005E3679">
        <w:rPr>
          <w:i/>
        </w:rPr>
        <w:t>Generating and sustaining nonprofit earned income: A guide to successful enterprise strategies</w:t>
      </w:r>
      <w:r w:rsidRPr="005E3679">
        <w:t xml:space="preserve"> (pp. 130-146). San Francisco: Jossey-Bass.</w:t>
      </w:r>
    </w:p>
    <w:p w14:paraId="06270A17" w14:textId="77777777" w:rsidR="005E3679" w:rsidRPr="005E3679" w:rsidRDefault="005E3679" w:rsidP="005E3679">
      <w:pPr>
        <w:pStyle w:val="EndNoteBibliography"/>
        <w:ind w:left="720" w:hanging="720"/>
      </w:pPr>
      <w:r w:rsidRPr="005E3679">
        <w:t xml:space="preserve">Strebel, P. (1998). Why do employees resist change </w:t>
      </w:r>
      <w:r w:rsidRPr="005E3679">
        <w:rPr>
          <w:i/>
        </w:rPr>
        <w:t>Harvard Business Review on change</w:t>
      </w:r>
      <w:r w:rsidRPr="005E3679">
        <w:t xml:space="preserve"> (pp. 139-157). Boston: Harvard Business School Press.</w:t>
      </w:r>
    </w:p>
    <w:p w14:paraId="706EE09F" w14:textId="77777777" w:rsidR="005E3679" w:rsidRPr="005E3679" w:rsidRDefault="005E3679" w:rsidP="005E3679">
      <w:pPr>
        <w:pStyle w:val="EndNoteBibliography"/>
        <w:ind w:left="720" w:hanging="720"/>
      </w:pPr>
      <w:r w:rsidRPr="005E3679">
        <w:t xml:space="preserve">Tichy, N. M., &amp; Cohen, E. B. (1997). </w:t>
      </w:r>
      <w:r w:rsidRPr="005E3679">
        <w:rPr>
          <w:i/>
        </w:rPr>
        <w:t>The leadership engine: How winning companies build leaders at every level</w:t>
      </w:r>
      <w:r w:rsidRPr="005E3679">
        <w:t xml:space="preserve"> (1st ed.). New York: Harper Business.</w:t>
      </w:r>
    </w:p>
    <w:p w14:paraId="12FB2E5B" w14:textId="77777777" w:rsidR="005E3679" w:rsidRPr="005E3679" w:rsidRDefault="005E3679" w:rsidP="005E3679">
      <w:pPr>
        <w:pStyle w:val="EndNoteBibliography"/>
        <w:ind w:left="720" w:hanging="720"/>
      </w:pPr>
      <w:r w:rsidRPr="005E3679">
        <w:t xml:space="preserve">Tichy, N. M., &amp; Devanna, M. A. (1986). The transformational leader. </w:t>
      </w:r>
      <w:r w:rsidRPr="005E3679">
        <w:rPr>
          <w:i/>
        </w:rPr>
        <w:t>Training and Development Journal, 40</w:t>
      </w:r>
      <w:r w:rsidRPr="005E3679">
        <w:t xml:space="preserve">(7), 26-33. </w:t>
      </w:r>
    </w:p>
    <w:p w14:paraId="09FC4EE8" w14:textId="77777777" w:rsidR="005E3679" w:rsidRPr="005E3679" w:rsidRDefault="005E3679" w:rsidP="005E3679">
      <w:pPr>
        <w:pStyle w:val="EndNoteBibliography"/>
        <w:ind w:left="720" w:hanging="720"/>
      </w:pPr>
      <w:r w:rsidRPr="005E3679">
        <w:t xml:space="preserve">Tomasko, R. M. (1992). Restructuring: Getting It Right. </w:t>
      </w:r>
      <w:r w:rsidRPr="005E3679">
        <w:rPr>
          <w:i/>
        </w:rPr>
        <w:t>Management Review, 81</w:t>
      </w:r>
      <w:r w:rsidRPr="005E3679">
        <w:t xml:space="preserve">(4), 10. </w:t>
      </w:r>
    </w:p>
    <w:p w14:paraId="4AD25D81" w14:textId="77777777" w:rsidR="005E3679" w:rsidRPr="005E3679" w:rsidRDefault="005E3679" w:rsidP="005E3679">
      <w:pPr>
        <w:pStyle w:val="EndNoteBibliography"/>
        <w:ind w:left="720" w:hanging="720"/>
      </w:pPr>
      <w:r w:rsidRPr="005E3679">
        <w:t xml:space="preserve">Tushman, M., Newman, W., &amp; Nadler, D. (1988). Executive leadership and organizational evolution:  Managing incremental and discontinuous change. In R. H. Kilmann &amp; T. J. Covin (Eds.), </w:t>
      </w:r>
      <w:r w:rsidRPr="005E3679">
        <w:rPr>
          <w:i/>
        </w:rPr>
        <w:t xml:space="preserve">Corporate transformation:  Revitalizing </w:t>
      </w:r>
      <w:r w:rsidRPr="005E3679">
        <w:rPr>
          <w:i/>
        </w:rPr>
        <w:lastRenderedPageBreak/>
        <w:t>organizations for a competitive world</w:t>
      </w:r>
      <w:r w:rsidRPr="005E3679">
        <w:t xml:space="preserve"> (pp. 102-130). San Francisco: Jossey-Bass/Pfeiffer.</w:t>
      </w:r>
    </w:p>
    <w:p w14:paraId="2654C6BB" w14:textId="77777777" w:rsidR="005E3679" w:rsidRPr="005E3679" w:rsidRDefault="005E3679" w:rsidP="005E3679">
      <w:pPr>
        <w:pStyle w:val="EndNoteBibliography"/>
        <w:ind w:left="720" w:hanging="720"/>
      </w:pPr>
      <w:r w:rsidRPr="005E3679">
        <w:t xml:space="preserve">Tushman, M., Newman, W., &amp; Romanelli, E. (1986). Convergence and upheaval: Managing the unsteady pace of organizational evolution. </w:t>
      </w:r>
      <w:r w:rsidRPr="005E3679">
        <w:rPr>
          <w:i/>
        </w:rPr>
        <w:t>California Management Review, 29</w:t>
      </w:r>
      <w:r w:rsidRPr="005E3679">
        <w:t xml:space="preserve">(1), 29-44. </w:t>
      </w:r>
    </w:p>
    <w:p w14:paraId="188A15DC" w14:textId="77777777" w:rsidR="005E3679" w:rsidRPr="005E3679" w:rsidRDefault="005E3679" w:rsidP="005E3679">
      <w:pPr>
        <w:pStyle w:val="EndNoteBibliography"/>
        <w:ind w:left="720" w:hanging="720"/>
      </w:pPr>
      <w:r w:rsidRPr="005E3679">
        <w:t xml:space="preserve">Tushman, M., &amp; Romanelli, E. (1985). Organizational evolution: A metamorphosis model of convergence and reorientation. </w:t>
      </w:r>
      <w:r w:rsidRPr="005E3679">
        <w:rPr>
          <w:i/>
        </w:rPr>
        <w:t>Research in Organizational Behavior, 7</w:t>
      </w:r>
      <w:r w:rsidRPr="005E3679">
        <w:t xml:space="preserve">, 171-222. </w:t>
      </w:r>
    </w:p>
    <w:p w14:paraId="26F48935" w14:textId="77777777" w:rsidR="005E3679" w:rsidRPr="005E3679" w:rsidRDefault="005E3679" w:rsidP="005E3679">
      <w:pPr>
        <w:pStyle w:val="EndNoteBibliography"/>
        <w:ind w:left="720" w:hanging="720"/>
      </w:pPr>
      <w:r w:rsidRPr="005E3679">
        <w:t xml:space="preserve">Wiener, S. J., Kirsch, A. D., &amp; McCormack, M. T. (2002). </w:t>
      </w:r>
      <w:r w:rsidRPr="005E3679">
        <w:rPr>
          <w:i/>
        </w:rPr>
        <w:t>Balancing the scales: Measuring the roles and contributions of nonprofit organizations and religious congregations</w:t>
      </w:r>
      <w:r w:rsidRPr="005E3679">
        <w:t>. Washington: Independent Sector.</w:t>
      </w:r>
    </w:p>
    <w:p w14:paraId="62BCD9DB" w14:textId="77777777" w:rsidR="005E3679" w:rsidRPr="005E3679" w:rsidRDefault="005E3679" w:rsidP="005E3679">
      <w:pPr>
        <w:pStyle w:val="EndNoteBibliography"/>
        <w:ind w:left="720" w:hanging="720"/>
      </w:pPr>
      <w:r w:rsidRPr="005E3679">
        <w:t xml:space="preserve">Worth, M. J. (2009). </w:t>
      </w:r>
      <w:r w:rsidRPr="005E3679">
        <w:rPr>
          <w:i/>
        </w:rPr>
        <w:t>Nonprofit management: Principles and practice</w:t>
      </w:r>
      <w:r w:rsidRPr="005E3679">
        <w:t>. Los Angeles: SAGE Publications.</w:t>
      </w:r>
    </w:p>
    <w:p w14:paraId="1EE09494" w14:textId="77777777" w:rsidR="005E3679" w:rsidRPr="005E3679" w:rsidRDefault="005E3679" w:rsidP="005E3679">
      <w:pPr>
        <w:pStyle w:val="EndNoteBibliography"/>
        <w:ind w:left="720" w:hanging="720"/>
      </w:pPr>
      <w:r w:rsidRPr="005E3679">
        <w:t xml:space="preserve">Yukl, G. (2002). </w:t>
      </w:r>
      <w:r w:rsidRPr="005E3679">
        <w:rPr>
          <w:i/>
        </w:rPr>
        <w:t>Leadership in organizations</w:t>
      </w:r>
      <w:r w:rsidRPr="005E3679">
        <w:t xml:space="preserve"> (5th ed.). Upper Saddle River, NJ: Prentice Hall.</w:t>
      </w:r>
    </w:p>
    <w:p w14:paraId="4872479F" w14:textId="01FE9681" w:rsidR="002B233A" w:rsidRDefault="00554F5A" w:rsidP="002B233A">
      <w:pPr>
        <w:pStyle w:val="Header"/>
      </w:pPr>
      <w:r>
        <w:fldChar w:fldCharType="end"/>
      </w:r>
      <w:bookmarkStart w:id="103" w:name="_Toc444854761"/>
    </w:p>
    <w:p w14:paraId="204F9461" w14:textId="77777777" w:rsidR="002B233A" w:rsidRDefault="002B233A">
      <w:pPr>
        <w:widowControl/>
        <w:rPr>
          <w:b/>
          <w:caps/>
          <w:sz w:val="28"/>
        </w:rPr>
      </w:pPr>
      <w:r>
        <w:br w:type="page"/>
      </w:r>
    </w:p>
    <w:p w14:paraId="75EF07EC" w14:textId="5B36F43A" w:rsidR="00554F5A" w:rsidRPr="00A70228" w:rsidRDefault="00554F5A" w:rsidP="002B233A">
      <w:pPr>
        <w:pStyle w:val="Header"/>
      </w:pPr>
      <w:bookmarkStart w:id="104" w:name="_Toc445044003"/>
      <w:r>
        <w:lastRenderedPageBreak/>
        <w:t>Endnotes</w:t>
      </w:r>
      <w:bookmarkEnd w:id="103"/>
      <w:bookmarkEnd w:id="104"/>
    </w:p>
    <w:sectPr w:rsidR="00554F5A" w:rsidRPr="00A70228" w:rsidSect="00BF7214">
      <w:headerReference w:type="even" r:id="rId13"/>
      <w:headerReference w:type="default" r:id="rId14"/>
      <w:footerReference w:type="even" r:id="rId15"/>
      <w:footerReference w:type="default" r:id="rId16"/>
      <w:headerReference w:type="first" r:id="rId17"/>
      <w:footerReference w:type="first" r:id="rId18"/>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9C04F0" w14:textId="77777777" w:rsidR="00F16683" w:rsidRDefault="00F16683"/>
  </w:endnote>
  <w:endnote w:type="continuationSeparator" w:id="0">
    <w:p w14:paraId="0F49317D" w14:textId="77777777" w:rsidR="00F16683" w:rsidRPr="00C11DF8" w:rsidRDefault="00F16683" w:rsidP="00C11DF8">
      <w:pPr>
        <w:pStyle w:val="Footer"/>
      </w:pPr>
    </w:p>
  </w:endnote>
  <w:endnote w:id="1">
    <w:p w14:paraId="6ABAEA49"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2">
    <w:p w14:paraId="1FBADD38"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
    <w:p w14:paraId="5EC579FE"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4">
    <w:p w14:paraId="58E5FE82"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5">
    <w:p w14:paraId="0A619706" w14:textId="25C8DE35" w:rsidR="00A34E81" w:rsidRPr="00BC6731" w:rsidRDefault="00A34E81" w:rsidP="001B0A2B">
      <w:pPr>
        <w:pStyle w:val="EndnoteText"/>
      </w:pPr>
      <w:r w:rsidRPr="00BC6731">
        <w:rPr>
          <w:rStyle w:val="EndnoteReference"/>
        </w:rPr>
        <w:endnoteRef/>
      </w:r>
      <w:r w:rsidRPr="00BC6731">
        <w:t xml:space="preserve"> </w:t>
      </w:r>
      <w:r>
        <w:fldChar w:fldCharType="begin"/>
      </w:r>
      <w:r w:rsidR="005E3679">
        <w:instrText xml:space="preserve"> ADDIN EN.CITE &lt;EndNote&gt;&lt;Cite&gt;&lt;Author&gt;Bossidy&lt;/Author&gt;&lt;Year&gt;2002&lt;/Year&gt;&lt;RecNum&gt;233&lt;/RecNum&gt;&lt;Pages&gt;21&lt;/Pages&gt;&lt;DisplayText&gt;(Bossidy, Charan, &amp;amp; Burck,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sidR="005E3679">
        <w:rPr>
          <w:noProof/>
        </w:rPr>
        <w:t>(Bossidy, Charan, &amp; Burck, 2002, p. 21)</w:t>
      </w:r>
      <w:r>
        <w:fldChar w:fldCharType="end"/>
      </w:r>
    </w:p>
  </w:endnote>
  <w:endnote w:id="6">
    <w:p w14:paraId="5CEB73D4"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7">
    <w:p w14:paraId="4FC78420"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8">
    <w:p w14:paraId="34249FFC" w14:textId="46AE64A2" w:rsidR="00A34E81" w:rsidRPr="00BC6731" w:rsidRDefault="00A34E81" w:rsidP="001B0A2B">
      <w:pPr>
        <w:pStyle w:val="EndnoteText"/>
      </w:pPr>
      <w:r w:rsidRPr="00BC6731">
        <w:rPr>
          <w:rStyle w:val="EndnoteReference"/>
        </w:rPr>
        <w:endnoteRef/>
      </w:r>
      <w:r w:rsidRPr="00BC6731">
        <w:t xml:space="preserve"> </w:t>
      </w:r>
      <w:r>
        <w:fldChar w:fldCharType="begin"/>
      </w:r>
      <w:r w:rsidR="005E3679">
        <w:instrText xml:space="preserve"> ADDIN EN.CITE &lt;EndNote&gt;&lt;Cite&gt;&lt;Author&gt;Wiener&lt;/Author&gt;&lt;Year&gt;2002&lt;/Year&gt;&lt;RecNum&gt;103&lt;/RecNum&gt;&lt;Pages&gt;64&lt;/Pages&gt;&lt;DisplayText&gt;(Wiener, Kirsch, &amp;amp; McCormack,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sidR="005E3679">
        <w:rPr>
          <w:noProof/>
        </w:rPr>
        <w:t>(Wiener, Kirsch, &amp; McCormack, 2002, p. 64)</w:t>
      </w:r>
      <w:r>
        <w:fldChar w:fldCharType="end"/>
      </w:r>
    </w:p>
  </w:endnote>
  <w:endnote w:id="9">
    <w:p w14:paraId="7C1A50A6"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10">
    <w:p w14:paraId="1894E2CC"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11">
    <w:p w14:paraId="22CD7491"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12">
    <w:p w14:paraId="3EFDAAF4" w14:textId="456D1CA7" w:rsidR="00A34E81" w:rsidRPr="00BC6731" w:rsidRDefault="00A34E81" w:rsidP="001B0A2B">
      <w:pPr>
        <w:pStyle w:val="EndnoteText"/>
      </w:pPr>
      <w:r w:rsidRPr="00BC6731">
        <w:rPr>
          <w:rStyle w:val="EndnoteReference"/>
        </w:rPr>
        <w:endnoteRef/>
      </w:r>
      <w:r w:rsidRPr="00BC6731">
        <w:t xml:space="preserve"> </w:t>
      </w:r>
      <w:r>
        <w:fldChar w:fldCharType="begin"/>
      </w:r>
      <w:r w:rsidR="005E3679">
        <w:instrText xml:space="preserve"> ADDIN EN.CITE &lt;EndNote&gt;&lt;Cite&gt;&lt;Author&gt;Salamon&lt;/Author&gt;&lt;Year&gt;2010&lt;/Year&gt;&lt;RecNum&gt;1287&lt;/RecNum&gt;&lt;Pages&gt;7&lt;/Pages&gt;&lt;DisplayText&gt;(Salamon, Geller, &amp;amp; Menge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sidR="005E3679">
        <w:rPr>
          <w:noProof/>
        </w:rPr>
        <w:t>(Salamon, Geller, &amp; Mengel, 2010, p. 7)</w:t>
      </w:r>
      <w:r>
        <w:fldChar w:fldCharType="end"/>
      </w:r>
    </w:p>
  </w:endnote>
  <w:endnote w:id="13">
    <w:p w14:paraId="24942909"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14">
    <w:p w14:paraId="62F7024D"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15">
    <w:p w14:paraId="3920417A"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16">
    <w:p w14:paraId="257CC8AD"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17">
    <w:p w14:paraId="3F2B6924"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18">
    <w:p w14:paraId="7F6D712D"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19">
    <w:p w14:paraId="249BC927"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20">
    <w:p w14:paraId="0780B61D" w14:textId="77777777" w:rsidR="00A34E81" w:rsidRPr="00BC6731" w:rsidRDefault="00A34E81"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21">
    <w:p w14:paraId="6FD71AF3"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22">
    <w:p w14:paraId="2A31C0C2"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23">
    <w:p w14:paraId="51BC9C48"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24">
    <w:p w14:paraId="4BC44CC6"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25">
    <w:p w14:paraId="44C220DF"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26">
    <w:p w14:paraId="6673D5CA" w14:textId="77777777" w:rsidR="00A34E81" w:rsidRDefault="00A34E81" w:rsidP="001B0A2B">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27">
    <w:p w14:paraId="04DD8ADE"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28">
    <w:p w14:paraId="42250A04" w14:textId="56E5B173" w:rsidR="00A34E81" w:rsidRDefault="00A34E81" w:rsidP="001B0A2B">
      <w:pPr>
        <w:pStyle w:val="EndnoteText"/>
      </w:pPr>
      <w:r>
        <w:rPr>
          <w:rStyle w:val="EndnoteReference"/>
        </w:rPr>
        <w:endnoteRef/>
      </w:r>
      <w:r>
        <w:t xml:space="preserve"> </w:t>
      </w:r>
      <w:r>
        <w:fldChar w:fldCharType="begin"/>
      </w:r>
      <w:r w:rsidR="005E3679">
        <w:instrText xml:space="preserve"> ADDIN EN.CITE &lt;EndNote&gt;&lt;Cite&gt;&lt;Author&gt;Miller&lt;/Author&gt;&lt;Year&gt;1980&lt;/Year&gt;&lt;RecNum&gt;362&lt;/RecNum&gt;&lt;Pages&gt;591&lt;/Pages&gt;&lt;DisplayText&gt;(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sidR="005E3679">
        <w:rPr>
          <w:noProof/>
        </w:rPr>
        <w:t>(Miller &amp; Friesen, 1980, p. 591)</w:t>
      </w:r>
      <w:r>
        <w:fldChar w:fldCharType="end"/>
      </w:r>
    </w:p>
  </w:endnote>
  <w:endnote w:id="29">
    <w:p w14:paraId="21FE0B1B"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30">
    <w:p w14:paraId="29FCC182"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31">
    <w:p w14:paraId="609862A1"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32">
    <w:p w14:paraId="510CA27D" w14:textId="5B687A54" w:rsidR="00A34E81" w:rsidRDefault="00A34E81" w:rsidP="001B0A2B">
      <w:pPr>
        <w:pStyle w:val="EndnoteText"/>
      </w:pPr>
      <w:r>
        <w:rPr>
          <w:rStyle w:val="EndnoteReference"/>
        </w:rPr>
        <w:endnoteRef/>
      </w:r>
      <w:r>
        <w:t xml:space="preserve"> </w:t>
      </w:r>
      <w:r>
        <w:fldChar w:fldCharType="begin"/>
      </w:r>
      <w:r w:rsidR="005E3679">
        <w:instrText xml:space="preserve"> ADDIN EN.CITE &lt;EndNote&gt;&lt;Cite&gt;&lt;Author&gt;Miller&lt;/Author&gt;&lt;Year&gt;1982&lt;/Year&gt;&lt;RecNum&gt;224&lt;/RecNum&gt;&lt;Pages&gt;148&lt;/Pages&gt;&lt;DisplayText&gt;(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sidR="005E3679">
        <w:rPr>
          <w:noProof/>
        </w:rPr>
        <w:t>(Miller, 1982, p. 148)</w:t>
      </w:r>
      <w:r>
        <w:fldChar w:fldCharType="end"/>
      </w:r>
    </w:p>
  </w:endnote>
  <w:endnote w:id="33">
    <w:p w14:paraId="6CC273BE"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34">
    <w:p w14:paraId="7ADF3429"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35">
    <w:p w14:paraId="5FE0F7B6"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36">
    <w:p w14:paraId="548BF3D5"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37">
    <w:p w14:paraId="18160FBE"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38">
    <w:p w14:paraId="2166ABF1"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39">
    <w:p w14:paraId="7ADEEDB3"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0">
    <w:p w14:paraId="5551F239"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1">
    <w:p w14:paraId="43C65AD6"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2">
    <w:p w14:paraId="2B978D53"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3">
    <w:p w14:paraId="70156ADD"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4">
    <w:p w14:paraId="00B18598"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5">
    <w:p w14:paraId="355EBB83"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6">
    <w:p w14:paraId="0E4C5946" w14:textId="77777777" w:rsidR="00A34E81" w:rsidRDefault="00A34E81" w:rsidP="001B0A2B">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7">
    <w:p w14:paraId="220998C1"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8">
    <w:p w14:paraId="6535D66D"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9">
    <w:p w14:paraId="5D6FFF88"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50">
    <w:p w14:paraId="2CAAE42B"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51">
    <w:p w14:paraId="32FFFE58"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52">
    <w:p w14:paraId="21CD3CB4"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53">
    <w:p w14:paraId="599E8AD9" w14:textId="77777777" w:rsidR="00A34E81" w:rsidRDefault="00A34E81"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54">
    <w:p w14:paraId="32418F49" w14:textId="73A878CB" w:rsidR="00A34E81" w:rsidRDefault="00A34E81" w:rsidP="001B0A2B">
      <w:pPr>
        <w:pStyle w:val="EndnoteText"/>
      </w:pPr>
      <w:r>
        <w:rPr>
          <w:rStyle w:val="EndnoteReference"/>
        </w:rPr>
        <w:endnoteRef/>
      </w:r>
      <w:r>
        <w:t xml:space="preserve"> </w:t>
      </w:r>
      <w:r>
        <w:fldChar w:fldCharType="begin"/>
      </w:r>
      <w:r w:rsidR="005E3679">
        <w:instrText xml:space="preserve"> ADDIN EN.CITE &lt;EndNote&gt;&lt;Cite&gt;&lt;Author&gt;Collins&lt;/Author&gt;&lt;Year&gt;2001&lt;/Year&gt;&lt;RecNum&gt;264&lt;/RecNum&gt;&lt;Pages&gt;46&lt;/Pages&gt;&lt;DisplayText&gt;(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sidR="005E3679">
        <w:rPr>
          <w:noProof/>
        </w:rPr>
        <w:t>(Collins, 2001, p. 46)</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A34E81" w:rsidRDefault="00A34E81"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A34E81" w:rsidRDefault="00A34E81"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A34E81" w:rsidRDefault="00A34E81"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A34E81" w:rsidRDefault="00A34E81"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C7B90D" w14:textId="77777777" w:rsidR="00F16683" w:rsidRDefault="00F16683">
      <w:r>
        <w:separator/>
      </w:r>
    </w:p>
  </w:footnote>
  <w:footnote w:type="continuationSeparator" w:id="0">
    <w:p w14:paraId="53CFB6C2" w14:textId="77777777" w:rsidR="00F16683" w:rsidRDefault="00F16683">
      <w:r>
        <w:continuationSeparator/>
      </w:r>
    </w:p>
  </w:footnote>
  <w:footnote w:id="1">
    <w:p w14:paraId="09C170FA" w14:textId="77718A61" w:rsidR="00A34E81" w:rsidRDefault="00A34E81"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rsidR="005E3679">
        <w:instrText xml:space="preserve"> ADDIN EN.CITE &lt;EndNote&gt;&lt;Cite&gt;&lt;Author&gt;Light&lt;/Author&gt;&lt;Year&gt;2011&lt;/Year&gt;&lt;RecNum&gt;1444&lt;/RecNum&gt;&lt;Pages&gt;85&lt;/Pages&gt;&lt;DisplayText&gt;(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sidR="005E3679">
        <w:rPr>
          <w:noProof/>
        </w:rPr>
        <w:t>(Light, 2011, p. 85)</w:t>
      </w:r>
      <w:r>
        <w:fldChar w:fldCharType="end"/>
      </w:r>
      <w:r>
        <w:t>. All content herein © Mark Light, 2015. Thanks to Dottie B</w:t>
      </w:r>
      <w:r w:rsidR="00337D0F">
        <w:t xml:space="preserve">ris-Bois for invaluable editing, clarifying insights, </w:t>
      </w:r>
      <w:r>
        <w:t xml:space="preserve">and sharing examples of her </w:t>
      </w:r>
      <w:r w:rsidR="00337D0F">
        <w:t xml:space="preserve">sustainable strategy </w:t>
      </w:r>
      <w:r>
        <w:t xml:space="preserve">wor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A34E81" w:rsidRDefault="00A34E81"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A34E81" w:rsidRDefault="00A34E81"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1E62E036" w:rsidR="00A34E81" w:rsidRPr="005D7A82" w:rsidRDefault="00A34E81"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25B4D">
      <w:rPr>
        <w:rStyle w:val="PageNumber"/>
        <w:rFonts w:cs="Arial"/>
        <w:b w:val="0"/>
        <w:noProof/>
      </w:rPr>
      <w:t>23</w:t>
    </w:r>
    <w:r w:rsidRPr="005D7A82">
      <w:rPr>
        <w:rStyle w:val="PageNumber"/>
        <w:rFonts w:cs="Arial"/>
        <w:b w:val="0"/>
      </w:rPr>
      <w:fldChar w:fldCharType="end"/>
    </w:r>
  </w:p>
  <w:p w14:paraId="61BBA8B8" w14:textId="073A8ECE" w:rsidR="00A34E81" w:rsidRDefault="00A34E81"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4C7478A6" w:rsidR="00A34E81" w:rsidRDefault="00A7646C" w:rsidP="00D978E1">
    <w:pPr>
      <w:pStyle w:val="Header"/>
      <w:ind w:right="360"/>
    </w:pPr>
    <w:r>
      <w:rPr>
        <w:noProof/>
      </w:rPr>
      <w:drawing>
        <wp:anchor distT="0" distB="0" distL="114300" distR="114300" simplePos="0" relativeHeight="251659264" behindDoc="0" locked="0" layoutInCell="1" allowOverlap="1" wp14:anchorId="2B4562C8" wp14:editId="40E34AA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B87F82"/>
    <w:multiLevelType w:val="hybridMultilevel"/>
    <w:tmpl w:val="E14CD360"/>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5"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67"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7"/>
  </w:num>
  <w:num w:numId="2">
    <w:abstractNumId w:val="11"/>
  </w:num>
  <w:num w:numId="3">
    <w:abstractNumId w:val="23"/>
  </w:num>
  <w:num w:numId="4">
    <w:abstractNumId w:val="58"/>
  </w:num>
  <w:num w:numId="5">
    <w:abstractNumId w:val="0"/>
  </w:num>
  <w:num w:numId="6">
    <w:abstractNumId w:val="53"/>
  </w:num>
  <w:num w:numId="7">
    <w:abstractNumId w:val="55"/>
  </w:num>
  <w:num w:numId="8">
    <w:abstractNumId w:val="62"/>
  </w:num>
  <w:num w:numId="9">
    <w:abstractNumId w:val="68"/>
  </w:num>
  <w:num w:numId="10">
    <w:abstractNumId w:val="27"/>
  </w:num>
  <w:num w:numId="11">
    <w:abstractNumId w:val="25"/>
  </w:num>
  <w:num w:numId="12">
    <w:abstractNumId w:val="6"/>
  </w:num>
  <w:num w:numId="13">
    <w:abstractNumId w:val="19"/>
  </w:num>
  <w:num w:numId="14">
    <w:abstractNumId w:val="3"/>
  </w:num>
  <w:num w:numId="15">
    <w:abstractNumId w:val="12"/>
  </w:num>
  <w:num w:numId="16">
    <w:abstractNumId w:val="30"/>
  </w:num>
  <w:num w:numId="17">
    <w:abstractNumId w:val="24"/>
  </w:num>
  <w:num w:numId="18">
    <w:abstractNumId w:val="28"/>
  </w:num>
  <w:num w:numId="19">
    <w:abstractNumId w:val="64"/>
  </w:num>
  <w:num w:numId="20">
    <w:abstractNumId w:val="8"/>
  </w:num>
  <w:num w:numId="21">
    <w:abstractNumId w:val="59"/>
  </w:num>
  <w:num w:numId="22">
    <w:abstractNumId w:val="4"/>
  </w:num>
  <w:num w:numId="23">
    <w:abstractNumId w:val="2"/>
  </w:num>
  <w:num w:numId="24">
    <w:abstractNumId w:val="61"/>
  </w:num>
  <w:num w:numId="25">
    <w:abstractNumId w:val="22"/>
  </w:num>
  <w:num w:numId="26">
    <w:abstractNumId w:val="34"/>
  </w:num>
  <w:num w:numId="27">
    <w:abstractNumId w:val="45"/>
  </w:num>
  <w:num w:numId="28">
    <w:abstractNumId w:val="46"/>
  </w:num>
  <w:num w:numId="29">
    <w:abstractNumId w:val="44"/>
  </w:num>
  <w:num w:numId="30">
    <w:abstractNumId w:val="10"/>
  </w:num>
  <w:num w:numId="31">
    <w:abstractNumId w:val="31"/>
  </w:num>
  <w:num w:numId="32">
    <w:abstractNumId w:val="50"/>
  </w:num>
  <w:num w:numId="33">
    <w:abstractNumId w:val="21"/>
  </w:num>
  <w:num w:numId="34">
    <w:abstractNumId w:val="5"/>
  </w:num>
  <w:num w:numId="35">
    <w:abstractNumId w:val="37"/>
  </w:num>
  <w:num w:numId="36">
    <w:abstractNumId w:val="39"/>
  </w:num>
  <w:num w:numId="37">
    <w:abstractNumId w:val="43"/>
  </w:num>
  <w:num w:numId="38">
    <w:abstractNumId w:val="20"/>
  </w:num>
  <w:num w:numId="39">
    <w:abstractNumId w:val="63"/>
  </w:num>
  <w:num w:numId="40">
    <w:abstractNumId w:val="60"/>
  </w:num>
  <w:num w:numId="41">
    <w:abstractNumId w:val="54"/>
  </w:num>
  <w:num w:numId="42">
    <w:abstractNumId w:val="38"/>
  </w:num>
  <w:num w:numId="43">
    <w:abstractNumId w:val="13"/>
  </w:num>
  <w:num w:numId="44">
    <w:abstractNumId w:val="40"/>
  </w:num>
  <w:num w:numId="45">
    <w:abstractNumId w:val="65"/>
  </w:num>
  <w:num w:numId="46">
    <w:abstractNumId w:val="48"/>
  </w:num>
  <w:num w:numId="47">
    <w:abstractNumId w:val="47"/>
  </w:num>
  <w:num w:numId="48">
    <w:abstractNumId w:val="35"/>
  </w:num>
  <w:num w:numId="49">
    <w:abstractNumId w:val="33"/>
  </w:num>
  <w:num w:numId="50">
    <w:abstractNumId w:val="57"/>
  </w:num>
  <w:num w:numId="51">
    <w:abstractNumId w:val="15"/>
  </w:num>
  <w:num w:numId="52">
    <w:abstractNumId w:val="49"/>
  </w:num>
  <w:num w:numId="53">
    <w:abstractNumId w:val="42"/>
  </w:num>
  <w:num w:numId="54">
    <w:abstractNumId w:val="26"/>
  </w:num>
  <w:num w:numId="55">
    <w:abstractNumId w:val="14"/>
  </w:num>
  <w:num w:numId="56">
    <w:abstractNumId w:val="67"/>
  </w:num>
  <w:num w:numId="57">
    <w:abstractNumId w:val="56"/>
  </w:num>
  <w:num w:numId="58">
    <w:abstractNumId w:val="51"/>
  </w:num>
  <w:num w:numId="59">
    <w:abstractNumId w:val="32"/>
  </w:num>
  <w:num w:numId="60">
    <w:abstractNumId w:val="29"/>
  </w:num>
  <w:num w:numId="61">
    <w:abstractNumId w:val="1"/>
  </w:num>
  <w:num w:numId="62">
    <w:abstractNumId w:val="66"/>
  </w:num>
  <w:num w:numId="63">
    <w:abstractNumId w:val="18"/>
  </w:num>
  <w:num w:numId="64">
    <w:abstractNumId w:val="16"/>
  </w:num>
  <w:num w:numId="65">
    <w:abstractNumId w:val="9"/>
  </w:num>
  <w:num w:numId="66">
    <w:abstractNumId w:val="41"/>
  </w:num>
  <w:num w:numId="67">
    <w:abstractNumId w:val="36"/>
  </w:num>
  <w:num w:numId="68">
    <w:abstractNumId w:val="52"/>
  </w:num>
  <w:num w:numId="69">
    <w:abstractNumId w:val="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5&lt;/item&gt;&lt;item&gt;45&lt;/item&gt;&lt;item&gt;47&lt;/item&gt;&lt;item&gt;54&lt;/item&gt;&lt;item&gt;64&lt;/item&gt;&lt;item&gt;76&lt;/item&gt;&lt;item&gt;97&lt;/item&gt;&lt;item&gt;98&lt;/item&gt;&lt;item&gt;103&lt;/item&gt;&lt;item&gt;104&lt;/item&gt;&lt;item&gt;112&lt;/item&gt;&lt;item&gt;121&lt;/item&gt;&lt;item&gt;219&lt;/item&gt;&lt;item&gt;220&lt;/item&gt;&lt;item&gt;224&lt;/item&gt;&lt;item&gt;228&lt;/item&gt;&lt;item&gt;233&lt;/item&gt;&lt;item&gt;264&lt;/item&gt;&lt;item&gt;269&lt;/item&gt;&lt;item&gt;272&lt;/item&gt;&lt;item&gt;275&lt;/item&gt;&lt;item&gt;341&lt;/item&gt;&lt;item&gt;353&lt;/item&gt;&lt;item&gt;354&lt;/item&gt;&lt;item&gt;358&lt;/item&gt;&lt;item&gt;362&lt;/item&gt;&lt;item&gt;364&lt;/item&gt;&lt;item&gt;369&lt;/item&gt;&lt;item&gt;378&lt;/item&gt;&lt;item&gt;422&lt;/item&gt;&lt;item&gt;439&lt;/item&gt;&lt;item&gt;445&lt;/item&gt;&lt;item&gt;837&lt;/item&gt;&lt;item&gt;1052&lt;/item&gt;&lt;item&gt;1152&lt;/item&gt;&lt;item&gt;1153&lt;/item&gt;&lt;item&gt;1159&lt;/item&gt;&lt;item&gt;1230&lt;/item&gt;&lt;item&gt;1231&lt;/item&gt;&lt;item&gt;1266&lt;/item&gt;&lt;item&gt;1287&lt;/item&gt;&lt;item&gt;1315&lt;/item&gt;&lt;item&gt;1317&lt;/item&gt;&lt;item&gt;1320&lt;/item&gt;&lt;item&gt;1444&lt;/item&gt;&lt;/record-ids&gt;&lt;/item&gt;&lt;/Libraries&gt;"/>
  </w:docVars>
  <w:rsids>
    <w:rsidRoot w:val="00554F5A"/>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0BE"/>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20B"/>
    <w:rsid w:val="00134F6A"/>
    <w:rsid w:val="0014077A"/>
    <w:rsid w:val="00141C08"/>
    <w:rsid w:val="001422CB"/>
    <w:rsid w:val="00144560"/>
    <w:rsid w:val="00144C88"/>
    <w:rsid w:val="0014513E"/>
    <w:rsid w:val="0014777C"/>
    <w:rsid w:val="001522E0"/>
    <w:rsid w:val="0015327B"/>
    <w:rsid w:val="00154022"/>
    <w:rsid w:val="00157096"/>
    <w:rsid w:val="001617FF"/>
    <w:rsid w:val="00162DA5"/>
    <w:rsid w:val="001657CD"/>
    <w:rsid w:val="00166221"/>
    <w:rsid w:val="001663C4"/>
    <w:rsid w:val="00167709"/>
    <w:rsid w:val="0017028E"/>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0A2B"/>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D6943"/>
    <w:rsid w:val="001E00C8"/>
    <w:rsid w:val="001E0887"/>
    <w:rsid w:val="001E2337"/>
    <w:rsid w:val="001E2A41"/>
    <w:rsid w:val="001E3C5C"/>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3F5"/>
    <w:rsid w:val="00223F57"/>
    <w:rsid w:val="00224C6E"/>
    <w:rsid w:val="0022563F"/>
    <w:rsid w:val="002261B9"/>
    <w:rsid w:val="00230637"/>
    <w:rsid w:val="002307C0"/>
    <w:rsid w:val="00231B07"/>
    <w:rsid w:val="00232C41"/>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253A"/>
    <w:rsid w:val="003275C4"/>
    <w:rsid w:val="0033091C"/>
    <w:rsid w:val="00330AD9"/>
    <w:rsid w:val="00330D11"/>
    <w:rsid w:val="00331388"/>
    <w:rsid w:val="0033191B"/>
    <w:rsid w:val="00331C3E"/>
    <w:rsid w:val="00332089"/>
    <w:rsid w:val="00332FC5"/>
    <w:rsid w:val="00333453"/>
    <w:rsid w:val="00333517"/>
    <w:rsid w:val="003342DC"/>
    <w:rsid w:val="00335202"/>
    <w:rsid w:val="00335B69"/>
    <w:rsid w:val="00335E7A"/>
    <w:rsid w:val="0033643B"/>
    <w:rsid w:val="00337D0F"/>
    <w:rsid w:val="0034095E"/>
    <w:rsid w:val="00343DC2"/>
    <w:rsid w:val="003444F5"/>
    <w:rsid w:val="003447E4"/>
    <w:rsid w:val="00346546"/>
    <w:rsid w:val="00346E01"/>
    <w:rsid w:val="0034783E"/>
    <w:rsid w:val="00347E9D"/>
    <w:rsid w:val="00347EB1"/>
    <w:rsid w:val="00350AC0"/>
    <w:rsid w:val="00351435"/>
    <w:rsid w:val="003529F0"/>
    <w:rsid w:val="003530B7"/>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3D7C"/>
    <w:rsid w:val="00424851"/>
    <w:rsid w:val="00424964"/>
    <w:rsid w:val="00425678"/>
    <w:rsid w:val="00427D33"/>
    <w:rsid w:val="00433125"/>
    <w:rsid w:val="004342AA"/>
    <w:rsid w:val="004345F9"/>
    <w:rsid w:val="00436322"/>
    <w:rsid w:val="00437405"/>
    <w:rsid w:val="00437C9A"/>
    <w:rsid w:val="00437F9A"/>
    <w:rsid w:val="0044099D"/>
    <w:rsid w:val="00441667"/>
    <w:rsid w:val="00441BF1"/>
    <w:rsid w:val="00443ED2"/>
    <w:rsid w:val="00444C9D"/>
    <w:rsid w:val="00444FB6"/>
    <w:rsid w:val="00445D2B"/>
    <w:rsid w:val="00445E79"/>
    <w:rsid w:val="00447478"/>
    <w:rsid w:val="0044795B"/>
    <w:rsid w:val="004515EB"/>
    <w:rsid w:val="00451AE1"/>
    <w:rsid w:val="00451E66"/>
    <w:rsid w:val="00452DD2"/>
    <w:rsid w:val="00453BD3"/>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C45"/>
    <w:rsid w:val="00492FBF"/>
    <w:rsid w:val="004938B0"/>
    <w:rsid w:val="00493B1E"/>
    <w:rsid w:val="00495AAF"/>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3DD4"/>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5C9B"/>
    <w:rsid w:val="005175D9"/>
    <w:rsid w:val="00517B84"/>
    <w:rsid w:val="005206F1"/>
    <w:rsid w:val="005213F4"/>
    <w:rsid w:val="00521981"/>
    <w:rsid w:val="00521E81"/>
    <w:rsid w:val="00522C9D"/>
    <w:rsid w:val="00523D8C"/>
    <w:rsid w:val="0052468F"/>
    <w:rsid w:val="005248EB"/>
    <w:rsid w:val="005267D4"/>
    <w:rsid w:val="005274F7"/>
    <w:rsid w:val="00527792"/>
    <w:rsid w:val="005334F2"/>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BF9"/>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3679"/>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669D"/>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0FF"/>
    <w:rsid w:val="006C72AE"/>
    <w:rsid w:val="006D0091"/>
    <w:rsid w:val="006D1153"/>
    <w:rsid w:val="006D36C2"/>
    <w:rsid w:val="006D4A48"/>
    <w:rsid w:val="006D516F"/>
    <w:rsid w:val="006D631F"/>
    <w:rsid w:val="006D6845"/>
    <w:rsid w:val="006D7CB8"/>
    <w:rsid w:val="006D7F7B"/>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1609"/>
    <w:rsid w:val="00752C58"/>
    <w:rsid w:val="0075304E"/>
    <w:rsid w:val="00755754"/>
    <w:rsid w:val="00756C45"/>
    <w:rsid w:val="00762BB7"/>
    <w:rsid w:val="007639D5"/>
    <w:rsid w:val="007670BA"/>
    <w:rsid w:val="0076730A"/>
    <w:rsid w:val="00767B6D"/>
    <w:rsid w:val="007703B5"/>
    <w:rsid w:val="00772607"/>
    <w:rsid w:val="00772D48"/>
    <w:rsid w:val="00776DD6"/>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07D9"/>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03DB"/>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072B0"/>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6A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495E"/>
    <w:rsid w:val="00A34E81"/>
    <w:rsid w:val="00A35F85"/>
    <w:rsid w:val="00A3696D"/>
    <w:rsid w:val="00A36D9B"/>
    <w:rsid w:val="00A4058B"/>
    <w:rsid w:val="00A41F25"/>
    <w:rsid w:val="00A44CB2"/>
    <w:rsid w:val="00A45843"/>
    <w:rsid w:val="00A45ECC"/>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230"/>
    <w:rsid w:val="00A64C04"/>
    <w:rsid w:val="00A65D0E"/>
    <w:rsid w:val="00A665CD"/>
    <w:rsid w:val="00A66EC3"/>
    <w:rsid w:val="00A670E6"/>
    <w:rsid w:val="00A67743"/>
    <w:rsid w:val="00A72DE5"/>
    <w:rsid w:val="00A74743"/>
    <w:rsid w:val="00A7646C"/>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2F5B"/>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6B1A"/>
    <w:rsid w:val="00B26D46"/>
    <w:rsid w:val="00B3518C"/>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757F5"/>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116E"/>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25B4D"/>
    <w:rsid w:val="00D303C8"/>
    <w:rsid w:val="00D30D66"/>
    <w:rsid w:val="00D313CB"/>
    <w:rsid w:val="00D31D2C"/>
    <w:rsid w:val="00D321CC"/>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48DE"/>
    <w:rsid w:val="00D861B0"/>
    <w:rsid w:val="00D86CC0"/>
    <w:rsid w:val="00D87B5D"/>
    <w:rsid w:val="00D90096"/>
    <w:rsid w:val="00D9157E"/>
    <w:rsid w:val="00D92BBC"/>
    <w:rsid w:val="00D92EFA"/>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3D0"/>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14861"/>
    <w:rsid w:val="00F16683"/>
    <w:rsid w:val="00F200CE"/>
    <w:rsid w:val="00F201AB"/>
    <w:rsid w:val="00F235C0"/>
    <w:rsid w:val="00F24E01"/>
    <w:rsid w:val="00F25595"/>
    <w:rsid w:val="00F258D4"/>
    <w:rsid w:val="00F25BC3"/>
    <w:rsid w:val="00F25BE1"/>
    <w:rsid w:val="00F27BCB"/>
    <w:rsid w:val="00F27C86"/>
    <w:rsid w:val="00F322DA"/>
    <w:rsid w:val="00F3319C"/>
    <w:rsid w:val="00F34B85"/>
    <w:rsid w:val="00F35CEC"/>
    <w:rsid w:val="00F37319"/>
    <w:rsid w:val="00F375A6"/>
    <w:rsid w:val="00F40593"/>
    <w:rsid w:val="00F411ED"/>
    <w:rsid w:val="00F4419A"/>
    <w:rsid w:val="00F45052"/>
    <w:rsid w:val="00F519F0"/>
    <w:rsid w:val="00F5206C"/>
    <w:rsid w:val="00F5346F"/>
    <w:rsid w:val="00F54A5A"/>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80317"/>
    <w:rsid w:val="00F80C5C"/>
    <w:rsid w:val="00F811D7"/>
    <w:rsid w:val="00F839AF"/>
    <w:rsid w:val="00F86821"/>
    <w:rsid w:val="00F86DA2"/>
    <w:rsid w:val="00F879A8"/>
    <w:rsid w:val="00F90040"/>
    <w:rsid w:val="00F90CCE"/>
    <w:rsid w:val="00F9147F"/>
    <w:rsid w:val="00F92052"/>
    <w:rsid w:val="00F95B72"/>
    <w:rsid w:val="00F9760B"/>
    <w:rsid w:val="00F97D65"/>
    <w:rsid w:val="00FA23D7"/>
    <w:rsid w:val="00FA2708"/>
    <w:rsid w:val="00FA2B1D"/>
    <w:rsid w:val="00FA392C"/>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245"/>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E7521"/>
    <w:rsid w:val="00FF03EF"/>
    <w:rsid w:val="00FF19B8"/>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fl.com/draft/story?id=09000d5d807d12f0&amp;template=with-video&amp;confirm=true"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ba.gov/smallbusinessplanner/plan/writeabusinessplan/SERV_WRRITINGBUSPLAN.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css.jhu.edu/?page_id=61&amp;did=24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arch.ebscohost.com/login.aspx?direct=true&amp;db=bth&amp;AN=9706292953&amp;site=ehost-liv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fl.com/draft/story?id=09000d5d807d12f0&amp;template=with-video&amp;confirm=true"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F8D7D-CFAE-4DB4-8DFE-E6C9B5A78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374</Words>
  <Characters>4203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3-06T22:05:00Z</dcterms:created>
  <dcterms:modified xsi:type="dcterms:W3CDTF">2016-03-06T22:11:00Z</dcterms:modified>
</cp:coreProperties>
</file>